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B6069A" w14:textId="14742C8A" w:rsidR="009F7BCE" w:rsidRPr="00F96D15" w:rsidRDefault="009F7BCE" w:rsidP="00F3322D">
      <w:pPr>
        <w:rPr>
          <w:rFonts w:cstheme="minorHAnsi"/>
          <w:b/>
        </w:rPr>
      </w:pPr>
      <w:r w:rsidRPr="00F96D15">
        <w:rPr>
          <w:rFonts w:cstheme="minorHAnsi"/>
          <w:b/>
        </w:rPr>
        <w:t>Eutrophication reduces the insurance of biodiversity on stability across spatial scales</w:t>
      </w:r>
    </w:p>
    <w:p w14:paraId="5D97CD5B" w14:textId="77777777" w:rsidR="005F0C49" w:rsidRPr="00F96D15" w:rsidRDefault="005F0C49" w:rsidP="00F3322D">
      <w:pPr>
        <w:rPr>
          <w:rFonts w:cstheme="minorHAnsi"/>
          <w:b/>
          <w:bCs/>
        </w:rPr>
      </w:pPr>
    </w:p>
    <w:p w14:paraId="2185D8C1" w14:textId="7ECBD116" w:rsidR="00BD60F4" w:rsidRPr="00F96D15" w:rsidRDefault="005F0C49" w:rsidP="00F3322D">
      <w:pPr>
        <w:rPr>
          <w:rFonts w:cstheme="minorHAnsi"/>
          <w:b/>
          <w:bCs/>
        </w:rPr>
      </w:pPr>
      <w:r w:rsidRPr="00F96D15">
        <w:rPr>
          <w:rFonts w:cstheme="minorHAnsi"/>
          <w:b/>
          <w:bCs/>
        </w:rPr>
        <w:t xml:space="preserve">Yann Hautier, Shaopeng Wang, Michel Loreau, </w:t>
      </w:r>
      <w:r w:rsidR="005F22AB" w:rsidRPr="00F96D15">
        <w:rPr>
          <w:rFonts w:cstheme="minorHAnsi"/>
          <w:b/>
          <w:bCs/>
        </w:rPr>
        <w:t xml:space="preserve">Eric W. Seabloom, </w:t>
      </w:r>
      <w:r w:rsidR="00DF5342" w:rsidRPr="00F96D15">
        <w:rPr>
          <w:rFonts w:cstheme="minorHAnsi"/>
          <w:b/>
          <w:bCs/>
        </w:rPr>
        <w:t>Jarrett</w:t>
      </w:r>
      <w:r w:rsidR="004820AE" w:rsidRPr="00F96D15">
        <w:rPr>
          <w:rFonts w:cstheme="minorHAnsi"/>
          <w:b/>
          <w:bCs/>
        </w:rPr>
        <w:t xml:space="preserve"> E.K.</w:t>
      </w:r>
      <w:r w:rsidR="00DF5342" w:rsidRPr="00F96D15">
        <w:rPr>
          <w:rFonts w:cstheme="minorHAnsi"/>
          <w:b/>
          <w:bCs/>
        </w:rPr>
        <w:t xml:space="preserve"> Byrnes, </w:t>
      </w:r>
      <w:r w:rsidR="00B9401D" w:rsidRPr="00F96D15">
        <w:rPr>
          <w:rFonts w:cstheme="minorHAnsi"/>
          <w:b/>
          <w:bCs/>
        </w:rPr>
        <w:t xml:space="preserve">Pengfei Zhang, </w:t>
      </w:r>
      <w:r w:rsidR="00C01AB8" w:rsidRPr="00F96D15">
        <w:rPr>
          <w:rFonts w:cstheme="minorHAnsi"/>
          <w:b/>
          <w:bCs/>
        </w:rPr>
        <w:t>Kevin R. Wilcox, Kimberly J. Komatsu, Sally E. Koerner, Meghan L. Avolio</w:t>
      </w:r>
      <w:r w:rsidRPr="00F96D15">
        <w:rPr>
          <w:rFonts w:cstheme="minorHAnsi"/>
          <w:b/>
          <w:bCs/>
        </w:rPr>
        <w:t xml:space="preserve"> </w:t>
      </w:r>
      <w:r w:rsidR="00F44D67" w:rsidRPr="00F96D15">
        <w:rPr>
          <w:rFonts w:cstheme="minorHAnsi"/>
          <w:b/>
          <w:bCs/>
        </w:rPr>
        <w:t xml:space="preserve">other LTER? </w:t>
      </w:r>
      <w:r w:rsidRPr="00F96D15">
        <w:rPr>
          <w:rFonts w:cstheme="minorHAnsi"/>
          <w:b/>
          <w:bCs/>
        </w:rPr>
        <w:t>and NutNet</w:t>
      </w:r>
      <w:r w:rsidR="00646080" w:rsidRPr="00F96D15">
        <w:rPr>
          <w:rFonts w:cstheme="minorHAnsi"/>
          <w:b/>
          <w:bCs/>
        </w:rPr>
        <w:t xml:space="preserve"> folks</w:t>
      </w:r>
    </w:p>
    <w:p w14:paraId="189BCD7C" w14:textId="77777777" w:rsidR="005F0C49" w:rsidRPr="00F96D15" w:rsidRDefault="005F0C49" w:rsidP="00F3322D">
      <w:pPr>
        <w:rPr>
          <w:rFonts w:cstheme="minorHAnsi"/>
          <w:b/>
          <w:bCs/>
        </w:rPr>
      </w:pPr>
    </w:p>
    <w:p w14:paraId="00C96B9A" w14:textId="276CEBB9" w:rsidR="00BD60F4" w:rsidRPr="00F96D15" w:rsidRDefault="00BD60F4" w:rsidP="00F3322D">
      <w:pPr>
        <w:rPr>
          <w:rFonts w:cstheme="minorHAnsi"/>
          <w:b/>
          <w:bCs/>
        </w:rPr>
      </w:pPr>
      <w:r w:rsidRPr="00F96D15">
        <w:rPr>
          <w:rFonts w:cstheme="minorHAnsi"/>
          <w:b/>
          <w:bCs/>
        </w:rPr>
        <w:t>Abstract</w:t>
      </w:r>
    </w:p>
    <w:p w14:paraId="099707D6" w14:textId="6895AC0B" w:rsidR="007E4E92" w:rsidRPr="00F96D15" w:rsidRDefault="00AA16A0" w:rsidP="00F3322D">
      <w:pPr>
        <w:rPr>
          <w:rFonts w:cstheme="minorHAnsi"/>
          <w:b/>
          <w:bCs/>
        </w:rPr>
      </w:pPr>
      <w:r w:rsidRPr="00F96D15">
        <w:rPr>
          <w:rFonts w:cstheme="minorHAnsi"/>
          <w:b/>
          <w:bCs/>
        </w:rPr>
        <w:t>Eutrophication</w:t>
      </w:r>
      <w:r w:rsidR="00F3322D" w:rsidRPr="00F96D15">
        <w:rPr>
          <w:rFonts w:cstheme="minorHAnsi"/>
          <w:b/>
          <w:bCs/>
        </w:rPr>
        <w:t xml:space="preserve"> </w:t>
      </w:r>
      <w:r w:rsidR="00B7689A" w:rsidRPr="00F96D15">
        <w:rPr>
          <w:rFonts w:cstheme="minorHAnsi"/>
          <w:b/>
          <w:bCs/>
        </w:rPr>
        <w:t xml:space="preserve">usually </w:t>
      </w:r>
      <w:r w:rsidR="00F3322D" w:rsidRPr="00F96D15">
        <w:rPr>
          <w:rFonts w:cstheme="minorHAnsi"/>
          <w:b/>
          <w:bCs/>
        </w:rPr>
        <w:t xml:space="preserve">reduces </w:t>
      </w:r>
      <w:r w:rsidR="00B7689A" w:rsidRPr="00F96D15">
        <w:rPr>
          <w:rFonts w:cstheme="minorHAnsi"/>
          <w:b/>
          <w:bCs/>
        </w:rPr>
        <w:t>the diversity and stability of</w:t>
      </w:r>
      <w:r w:rsidR="00F3322D" w:rsidRPr="00F96D15">
        <w:rPr>
          <w:rFonts w:cstheme="minorHAnsi"/>
          <w:b/>
          <w:bCs/>
        </w:rPr>
        <w:t xml:space="preserve"> </w:t>
      </w:r>
      <w:r w:rsidR="00B7689A" w:rsidRPr="00F96D15">
        <w:rPr>
          <w:rFonts w:cstheme="minorHAnsi"/>
          <w:b/>
          <w:bCs/>
        </w:rPr>
        <w:t xml:space="preserve">local </w:t>
      </w:r>
      <w:r w:rsidR="00CA1021" w:rsidRPr="00F96D15">
        <w:rPr>
          <w:rFonts w:cstheme="minorHAnsi"/>
          <w:b/>
          <w:bCs/>
        </w:rPr>
        <w:t xml:space="preserve">plant </w:t>
      </w:r>
      <w:r w:rsidR="00B7689A" w:rsidRPr="00F96D15">
        <w:rPr>
          <w:rFonts w:cstheme="minorHAnsi"/>
          <w:b/>
          <w:bCs/>
        </w:rPr>
        <w:t>communities</w:t>
      </w:r>
      <w:r w:rsidR="00F3322D" w:rsidRPr="00F96D15">
        <w:rPr>
          <w:rFonts w:cstheme="minorHAnsi"/>
          <w:b/>
          <w:bCs/>
        </w:rPr>
        <w:t xml:space="preserve">. However, the cascading effects of </w:t>
      </w:r>
      <w:r w:rsidR="00E008F4" w:rsidRPr="00F96D15">
        <w:rPr>
          <w:rFonts w:cstheme="minorHAnsi"/>
          <w:b/>
          <w:bCs/>
        </w:rPr>
        <w:t xml:space="preserve">chronic </w:t>
      </w:r>
      <w:r w:rsidR="00F3322D" w:rsidRPr="00F96D15">
        <w:rPr>
          <w:rFonts w:cstheme="minorHAnsi"/>
          <w:b/>
          <w:bCs/>
        </w:rPr>
        <w:t xml:space="preserve">fertilization at larger spatial scales that are most relevant to policy and conservation remain </w:t>
      </w:r>
      <w:r w:rsidR="005701EF" w:rsidRPr="00F96D15">
        <w:rPr>
          <w:rFonts w:cstheme="minorHAnsi"/>
          <w:b/>
          <w:bCs/>
        </w:rPr>
        <w:t>unknown</w:t>
      </w:r>
      <w:r w:rsidR="00F3322D" w:rsidRPr="00F96D15">
        <w:rPr>
          <w:rFonts w:cstheme="minorHAnsi"/>
          <w:b/>
          <w:bCs/>
        </w:rPr>
        <w:t>.</w:t>
      </w:r>
      <w:r w:rsidR="00CB277F" w:rsidRPr="00F96D15">
        <w:rPr>
          <w:rFonts w:cstheme="minorHAnsi"/>
          <w:b/>
          <w:bCs/>
        </w:rPr>
        <w:t xml:space="preserve"> Here, we</w:t>
      </w:r>
      <w:r w:rsidR="00F3322D" w:rsidRPr="00F96D15">
        <w:rPr>
          <w:rFonts w:cstheme="minorHAnsi"/>
          <w:b/>
          <w:bCs/>
        </w:rPr>
        <w:t xml:space="preserve"> </w:t>
      </w:r>
      <w:r w:rsidR="00CB277F" w:rsidRPr="00F96D15">
        <w:rPr>
          <w:rFonts w:cstheme="minorHAnsi"/>
          <w:b/>
          <w:bCs/>
        </w:rPr>
        <w:t xml:space="preserve">quantified such cascading effects </w:t>
      </w:r>
      <w:r w:rsidR="002A2D71" w:rsidRPr="00F96D15">
        <w:rPr>
          <w:rFonts w:cstheme="minorHAnsi"/>
          <w:b/>
          <w:bCs/>
        </w:rPr>
        <w:t xml:space="preserve">from communities to metacommunities </w:t>
      </w:r>
      <w:r w:rsidR="00896629" w:rsidRPr="00F96D15">
        <w:rPr>
          <w:rFonts w:cstheme="minorHAnsi"/>
          <w:b/>
          <w:bCs/>
        </w:rPr>
        <w:t>across</w:t>
      </w:r>
      <w:r w:rsidR="00CB277F" w:rsidRPr="00F96D15">
        <w:rPr>
          <w:rFonts w:cstheme="minorHAnsi"/>
          <w:b/>
          <w:bCs/>
        </w:rPr>
        <w:t xml:space="preserve"> </w:t>
      </w:r>
      <w:r w:rsidR="002A2D71" w:rsidRPr="00F96D15">
        <w:rPr>
          <w:rFonts w:cstheme="minorHAnsi"/>
          <w:b/>
          <w:bCs/>
        </w:rPr>
        <w:t>4</w:t>
      </w:r>
      <w:r w:rsidR="00285032" w:rsidRPr="00F96D15">
        <w:rPr>
          <w:rFonts w:cstheme="minorHAnsi"/>
          <w:b/>
          <w:bCs/>
        </w:rPr>
        <w:t>8</w:t>
      </w:r>
      <w:r w:rsidR="002A2D71" w:rsidRPr="00F96D15">
        <w:rPr>
          <w:rFonts w:cstheme="minorHAnsi"/>
          <w:b/>
          <w:bCs/>
        </w:rPr>
        <w:t xml:space="preserve"> </w:t>
      </w:r>
      <w:r w:rsidR="007E4E92" w:rsidRPr="00F96D15">
        <w:rPr>
          <w:rFonts w:cstheme="minorHAnsi"/>
          <w:b/>
          <w:bCs/>
        </w:rPr>
        <w:t>grasslands</w:t>
      </w:r>
      <w:r w:rsidR="00CB277F" w:rsidRPr="00F96D15">
        <w:rPr>
          <w:rFonts w:cstheme="minorHAnsi"/>
          <w:b/>
          <w:bCs/>
        </w:rPr>
        <w:t xml:space="preserve"> worldwide</w:t>
      </w:r>
      <w:r w:rsidR="006B629F" w:rsidRPr="00F96D15">
        <w:rPr>
          <w:rFonts w:cstheme="minorHAnsi"/>
          <w:b/>
          <w:bCs/>
        </w:rPr>
        <w:t xml:space="preserve">. </w:t>
      </w:r>
      <w:r w:rsidR="002D75E1" w:rsidRPr="00F96D15">
        <w:rPr>
          <w:b/>
          <w:bCs/>
        </w:rPr>
        <w:t xml:space="preserve">Unmanipulated </w:t>
      </w:r>
      <w:r w:rsidR="00430F51" w:rsidRPr="00F96D15">
        <w:rPr>
          <w:rFonts w:cstheme="minorHAnsi"/>
          <w:b/>
          <w:bCs/>
        </w:rPr>
        <w:t>communities</w:t>
      </w:r>
      <w:r w:rsidR="002D75E1" w:rsidRPr="00F96D15">
        <w:rPr>
          <w:rFonts w:cstheme="minorHAnsi"/>
          <w:b/>
          <w:bCs/>
        </w:rPr>
        <w:t xml:space="preserve"> </w:t>
      </w:r>
      <w:r w:rsidR="00CC58E0" w:rsidRPr="00F96D15">
        <w:rPr>
          <w:rFonts w:cstheme="minorHAnsi"/>
          <w:b/>
          <w:bCs/>
        </w:rPr>
        <w:t xml:space="preserve">with more </w:t>
      </w:r>
      <w:r w:rsidR="0094053E" w:rsidRPr="00F96D15">
        <w:rPr>
          <w:rFonts w:cstheme="minorHAnsi"/>
          <w:b/>
          <w:bCs/>
        </w:rPr>
        <w:t xml:space="preserve">plant </w:t>
      </w:r>
      <w:r w:rsidR="00CC58E0" w:rsidRPr="00F96D15">
        <w:rPr>
          <w:rFonts w:cstheme="minorHAnsi"/>
          <w:b/>
          <w:bCs/>
        </w:rPr>
        <w:t xml:space="preserve">species had greater asynchrony among species and greater </w:t>
      </w:r>
      <w:r w:rsidR="004D46FD" w:rsidRPr="00F96D15">
        <w:rPr>
          <w:rFonts w:cstheme="minorHAnsi"/>
          <w:b/>
          <w:bCs/>
        </w:rPr>
        <w:t xml:space="preserve">stability of </w:t>
      </w:r>
      <w:r w:rsidR="00CC58E0" w:rsidRPr="00F96D15">
        <w:rPr>
          <w:rFonts w:cstheme="minorHAnsi"/>
          <w:b/>
          <w:bCs/>
        </w:rPr>
        <w:t>species</w:t>
      </w:r>
      <w:r w:rsidR="00434582" w:rsidRPr="00F96D15">
        <w:rPr>
          <w:rFonts w:cstheme="minorHAnsi"/>
          <w:b/>
          <w:bCs/>
        </w:rPr>
        <w:t xml:space="preserve">, resulting in greater </w:t>
      </w:r>
      <w:r w:rsidR="002A2D71" w:rsidRPr="00F96D15">
        <w:rPr>
          <w:rFonts w:cstheme="minorHAnsi"/>
          <w:b/>
          <w:bCs/>
        </w:rPr>
        <w:t xml:space="preserve">stability </w:t>
      </w:r>
      <w:r w:rsidR="007E4E92" w:rsidRPr="00F96D15">
        <w:rPr>
          <w:rFonts w:cstheme="minorHAnsi"/>
          <w:b/>
          <w:bCs/>
        </w:rPr>
        <w:t xml:space="preserve">of </w:t>
      </w:r>
      <w:r w:rsidR="004D46FD" w:rsidRPr="00F96D15">
        <w:rPr>
          <w:rFonts w:cstheme="minorHAnsi"/>
          <w:b/>
          <w:bCs/>
        </w:rPr>
        <w:t xml:space="preserve">community </w:t>
      </w:r>
      <w:r w:rsidR="005829AD" w:rsidRPr="00F96D15">
        <w:rPr>
          <w:rFonts w:cstheme="minorHAnsi"/>
          <w:b/>
          <w:bCs/>
        </w:rPr>
        <w:t>function</w:t>
      </w:r>
      <w:r w:rsidR="000C7441" w:rsidRPr="00F96D15">
        <w:rPr>
          <w:rFonts w:cstheme="minorHAnsi"/>
          <w:b/>
          <w:bCs/>
        </w:rPr>
        <w:t xml:space="preserve">. Moreover, </w:t>
      </w:r>
      <w:r w:rsidR="000C7441" w:rsidRPr="00F96D15">
        <w:rPr>
          <w:b/>
          <w:bCs/>
        </w:rPr>
        <w:t xml:space="preserve">unmanipulated </w:t>
      </w:r>
      <w:r w:rsidR="000C7441" w:rsidRPr="00F96D15">
        <w:rPr>
          <w:rFonts w:cstheme="minorHAnsi"/>
          <w:b/>
          <w:bCs/>
        </w:rPr>
        <w:t>communities with more even</w:t>
      </w:r>
      <w:r w:rsidR="00434582" w:rsidRPr="00F96D15">
        <w:rPr>
          <w:rFonts w:cstheme="minorHAnsi"/>
          <w:b/>
          <w:bCs/>
        </w:rPr>
        <w:t xml:space="preserve"> </w:t>
      </w:r>
      <w:r w:rsidR="000C7441" w:rsidRPr="00F96D15">
        <w:rPr>
          <w:rFonts w:cstheme="minorHAnsi"/>
          <w:b/>
          <w:bCs/>
        </w:rPr>
        <w:t>abundances</w:t>
      </w:r>
      <w:r w:rsidR="00CC4862" w:rsidRPr="00F96D15">
        <w:rPr>
          <w:rFonts w:cstheme="minorHAnsi"/>
          <w:b/>
          <w:bCs/>
        </w:rPr>
        <w:t xml:space="preserve"> of</w:t>
      </w:r>
      <w:r w:rsidR="000C7441" w:rsidRPr="00F96D15">
        <w:rPr>
          <w:rFonts w:cstheme="minorHAnsi"/>
          <w:b/>
          <w:bCs/>
        </w:rPr>
        <w:t xml:space="preserve"> </w:t>
      </w:r>
      <w:r w:rsidR="00CC4862" w:rsidRPr="00F96D15">
        <w:rPr>
          <w:rFonts w:cstheme="minorHAnsi"/>
          <w:b/>
          <w:bCs/>
        </w:rPr>
        <w:t xml:space="preserve">species </w:t>
      </w:r>
      <w:r w:rsidR="000C7441" w:rsidRPr="00F96D15">
        <w:rPr>
          <w:rFonts w:cstheme="minorHAnsi"/>
          <w:b/>
          <w:bCs/>
        </w:rPr>
        <w:t xml:space="preserve">and greater </w:t>
      </w:r>
      <w:r w:rsidR="000C7441" w:rsidRPr="00F96D15">
        <w:rPr>
          <w:b/>
          <w:bCs/>
        </w:rPr>
        <w:t xml:space="preserve">variation in composition </w:t>
      </w:r>
      <w:r w:rsidR="004D46FD" w:rsidRPr="00F96D15">
        <w:rPr>
          <w:b/>
          <w:bCs/>
        </w:rPr>
        <w:t xml:space="preserve">had </w:t>
      </w:r>
      <w:r w:rsidR="000C7441" w:rsidRPr="00F96D15">
        <w:rPr>
          <w:b/>
          <w:bCs/>
        </w:rPr>
        <w:t>greater spatial asynchrony</w:t>
      </w:r>
      <w:r w:rsidR="004D46FD" w:rsidRPr="00F96D15">
        <w:rPr>
          <w:b/>
          <w:bCs/>
        </w:rPr>
        <w:t xml:space="preserve"> among local communities, resulting in greater stability of </w:t>
      </w:r>
      <w:r w:rsidR="008E248D" w:rsidRPr="00F96D15">
        <w:rPr>
          <w:rFonts w:cstheme="minorHAnsi"/>
          <w:b/>
          <w:bCs/>
        </w:rPr>
        <w:t xml:space="preserve">metacommunity </w:t>
      </w:r>
      <w:r w:rsidR="005829AD" w:rsidRPr="00F96D15">
        <w:rPr>
          <w:rFonts w:cstheme="minorHAnsi"/>
          <w:b/>
          <w:bCs/>
        </w:rPr>
        <w:t>function</w:t>
      </w:r>
      <w:r w:rsidR="004D46FD" w:rsidRPr="00F96D15">
        <w:rPr>
          <w:rFonts w:cstheme="minorHAnsi"/>
          <w:b/>
          <w:bCs/>
        </w:rPr>
        <w:t>.</w:t>
      </w:r>
      <w:r w:rsidR="008E248D" w:rsidRPr="00F96D15">
        <w:rPr>
          <w:rFonts w:cstheme="minorHAnsi"/>
          <w:b/>
          <w:bCs/>
        </w:rPr>
        <w:t xml:space="preserve"> </w:t>
      </w:r>
      <w:r w:rsidR="00896629" w:rsidRPr="00F96D15">
        <w:rPr>
          <w:b/>
          <w:bCs/>
        </w:rPr>
        <w:t>F</w:t>
      </w:r>
      <w:r w:rsidR="008E248D" w:rsidRPr="00F96D15">
        <w:rPr>
          <w:b/>
          <w:bCs/>
        </w:rPr>
        <w:t xml:space="preserve">ertilization </w:t>
      </w:r>
      <w:r w:rsidR="007E4E92" w:rsidRPr="00F96D15">
        <w:rPr>
          <w:b/>
          <w:bCs/>
        </w:rPr>
        <w:t xml:space="preserve">reduced the contribution of </w:t>
      </w:r>
      <w:r w:rsidR="00F6554F" w:rsidRPr="00F96D15">
        <w:rPr>
          <w:b/>
          <w:bCs/>
        </w:rPr>
        <w:t xml:space="preserve">plant </w:t>
      </w:r>
      <w:r w:rsidR="007E4E92" w:rsidRPr="00F96D15">
        <w:rPr>
          <w:b/>
          <w:bCs/>
        </w:rPr>
        <w:t xml:space="preserve">diversity on </w:t>
      </w:r>
      <w:r w:rsidR="00896629" w:rsidRPr="00F96D15">
        <w:rPr>
          <w:b/>
          <w:bCs/>
        </w:rPr>
        <w:t xml:space="preserve">these </w:t>
      </w:r>
      <w:r w:rsidR="007E4E92" w:rsidRPr="00F96D15">
        <w:rPr>
          <w:b/>
          <w:bCs/>
        </w:rPr>
        <w:t>mechanisms</w:t>
      </w:r>
      <w:r w:rsidR="007E4E92" w:rsidRPr="00F96D15">
        <w:rPr>
          <w:rFonts w:cstheme="minorHAnsi"/>
          <w:b/>
          <w:bCs/>
        </w:rPr>
        <w:t xml:space="preserve"> promoting stability</w:t>
      </w:r>
      <w:r w:rsidR="00B71E92" w:rsidRPr="00F96D15">
        <w:rPr>
          <w:rFonts w:cstheme="minorHAnsi"/>
          <w:b/>
          <w:bCs/>
        </w:rPr>
        <w:t>,</w:t>
      </w:r>
      <w:r w:rsidR="007E4E92" w:rsidRPr="00F96D15">
        <w:rPr>
          <w:rFonts w:cstheme="minorHAnsi"/>
          <w:b/>
          <w:bCs/>
        </w:rPr>
        <w:t xml:space="preserve"> thus diminishing the </w:t>
      </w:r>
      <w:r w:rsidR="008E1015" w:rsidRPr="00F96D15">
        <w:rPr>
          <w:rFonts w:cstheme="minorHAnsi"/>
          <w:b/>
          <w:bCs/>
        </w:rPr>
        <w:t>local</w:t>
      </w:r>
      <w:r w:rsidR="007E4E92" w:rsidRPr="00F96D15">
        <w:rPr>
          <w:rFonts w:cstheme="minorHAnsi"/>
          <w:b/>
          <w:bCs/>
        </w:rPr>
        <w:t xml:space="preserve"> and spatial insurance of biodiversity on </w:t>
      </w:r>
      <w:r w:rsidR="003C3744" w:rsidRPr="00F96D15">
        <w:rPr>
          <w:rFonts w:cstheme="minorHAnsi"/>
          <w:b/>
          <w:bCs/>
        </w:rPr>
        <w:t xml:space="preserve">stability </w:t>
      </w:r>
      <w:r w:rsidR="00D6293E" w:rsidRPr="00F96D15">
        <w:rPr>
          <w:rFonts w:cstheme="minorHAnsi"/>
          <w:b/>
          <w:bCs/>
        </w:rPr>
        <w:t>across spatial scales</w:t>
      </w:r>
      <w:r w:rsidR="007E4E92" w:rsidRPr="00F96D15">
        <w:rPr>
          <w:rFonts w:cstheme="minorHAnsi"/>
          <w:b/>
          <w:bCs/>
        </w:rPr>
        <w:t>.</w:t>
      </w:r>
      <w:r w:rsidR="004B13B0" w:rsidRPr="00F96D15">
        <w:rPr>
          <w:rFonts w:cstheme="minorHAnsi"/>
          <w:b/>
          <w:bCs/>
        </w:rPr>
        <w:t xml:space="preserve"> Our findings </w:t>
      </w:r>
      <w:r w:rsidR="003A2086" w:rsidRPr="00F96D15">
        <w:rPr>
          <w:rFonts w:cstheme="minorHAnsi"/>
          <w:b/>
          <w:bCs/>
        </w:rPr>
        <w:t xml:space="preserve">suggest that preserving grassland stability requires </w:t>
      </w:r>
      <w:r w:rsidR="00B71E92" w:rsidRPr="00F96D15">
        <w:rPr>
          <w:rFonts w:cstheme="minorHAnsi"/>
          <w:b/>
          <w:bCs/>
        </w:rPr>
        <w:t xml:space="preserve">conservation of </w:t>
      </w:r>
      <w:r w:rsidR="003A2086" w:rsidRPr="00F96D15">
        <w:rPr>
          <w:rFonts w:cstheme="minorHAnsi"/>
          <w:b/>
          <w:bCs/>
        </w:rPr>
        <w:t xml:space="preserve">high diversity </w:t>
      </w:r>
      <w:r w:rsidR="00C654C5" w:rsidRPr="00F96D15">
        <w:rPr>
          <w:rFonts w:cstheme="minorHAnsi"/>
          <w:b/>
          <w:bCs/>
        </w:rPr>
        <w:t>within</w:t>
      </w:r>
      <w:r w:rsidR="003A2086" w:rsidRPr="00F96D15">
        <w:rPr>
          <w:rFonts w:cstheme="minorHAnsi"/>
          <w:b/>
          <w:bCs/>
        </w:rPr>
        <w:t xml:space="preserve"> and </w:t>
      </w:r>
      <w:r w:rsidR="00A0306A" w:rsidRPr="00F96D15">
        <w:rPr>
          <w:rFonts w:cstheme="minorHAnsi"/>
          <w:b/>
          <w:bCs/>
        </w:rPr>
        <w:t xml:space="preserve">among ecological </w:t>
      </w:r>
      <w:r w:rsidR="00C654C5" w:rsidRPr="00F96D15">
        <w:rPr>
          <w:rFonts w:cstheme="minorHAnsi"/>
          <w:b/>
          <w:bCs/>
        </w:rPr>
        <w:t>communities</w:t>
      </w:r>
      <w:r w:rsidR="00434582" w:rsidRPr="00F96D15">
        <w:rPr>
          <w:rFonts w:cstheme="minorHAnsi"/>
          <w:b/>
          <w:bCs/>
        </w:rPr>
        <w:t>.</w:t>
      </w:r>
      <w:r w:rsidR="003A2086" w:rsidRPr="00F96D15">
        <w:rPr>
          <w:rFonts w:cstheme="minorHAnsi"/>
          <w:b/>
          <w:bCs/>
        </w:rPr>
        <w:t xml:space="preserve"> </w:t>
      </w:r>
      <w:r w:rsidR="00434582" w:rsidRPr="00F96D15">
        <w:rPr>
          <w:rFonts w:cstheme="minorHAnsi"/>
          <w:b/>
          <w:bCs/>
        </w:rPr>
        <w:t>Furthermore, they</w:t>
      </w:r>
      <w:r w:rsidR="003A2086" w:rsidRPr="00F96D15">
        <w:rPr>
          <w:rFonts w:cstheme="minorHAnsi"/>
          <w:b/>
          <w:bCs/>
        </w:rPr>
        <w:t xml:space="preserve"> </w:t>
      </w:r>
      <w:r w:rsidR="004B13B0" w:rsidRPr="00F96D15">
        <w:rPr>
          <w:rFonts w:cstheme="minorHAnsi"/>
          <w:b/>
          <w:bCs/>
        </w:rPr>
        <w:t xml:space="preserve">demonstrate the threat of fertilization to the stable provisioning of grassland </w:t>
      </w:r>
      <w:r w:rsidR="005829AD" w:rsidRPr="00F96D15">
        <w:rPr>
          <w:rFonts w:cstheme="minorHAnsi"/>
          <w:b/>
          <w:bCs/>
        </w:rPr>
        <w:t>services</w:t>
      </w:r>
      <w:r w:rsidR="004B13B0" w:rsidRPr="00F96D15">
        <w:rPr>
          <w:rFonts w:cstheme="minorHAnsi"/>
          <w:b/>
          <w:bCs/>
        </w:rPr>
        <w:t xml:space="preserve"> </w:t>
      </w:r>
      <w:r w:rsidR="00C654C5" w:rsidRPr="00F96D15">
        <w:rPr>
          <w:rFonts w:cstheme="minorHAnsi"/>
          <w:b/>
          <w:bCs/>
        </w:rPr>
        <w:t xml:space="preserve">across spatial scales </w:t>
      </w:r>
      <w:r w:rsidR="004B13B0" w:rsidRPr="00F96D15">
        <w:rPr>
          <w:rFonts w:cstheme="minorHAnsi"/>
          <w:b/>
          <w:bCs/>
        </w:rPr>
        <w:t>under current a</w:t>
      </w:r>
      <w:r w:rsidR="003A2086" w:rsidRPr="00F96D15">
        <w:rPr>
          <w:rFonts w:cstheme="minorHAnsi"/>
          <w:b/>
          <w:bCs/>
        </w:rPr>
        <w:t>nd future environmental changes.</w:t>
      </w:r>
    </w:p>
    <w:p w14:paraId="0D4878E9" w14:textId="0DE05703" w:rsidR="00F3322D" w:rsidRPr="00F96D15" w:rsidRDefault="00F3322D" w:rsidP="00F3322D">
      <w:pPr>
        <w:rPr>
          <w:rFonts w:cstheme="minorHAnsi"/>
          <w:b/>
        </w:rPr>
      </w:pPr>
      <w:r w:rsidRPr="00F96D15">
        <w:rPr>
          <w:rFonts w:cstheme="minorHAnsi"/>
          <w:b/>
        </w:rPr>
        <w:t>Introduction</w:t>
      </w:r>
    </w:p>
    <w:p w14:paraId="501BC243" w14:textId="4A80DFC6" w:rsidR="00C7017F" w:rsidRPr="00F96D15" w:rsidRDefault="00C7017F">
      <w:pPr>
        <w:rPr>
          <w:rFonts w:cstheme="minorHAnsi"/>
        </w:rPr>
      </w:pPr>
      <w:r w:rsidRPr="00F96D15">
        <w:rPr>
          <w:rFonts w:cstheme="minorHAnsi"/>
        </w:rPr>
        <w:t>Humans are</w:t>
      </w:r>
      <w:r w:rsidR="00265CEC" w:rsidRPr="00F96D15">
        <w:rPr>
          <w:rFonts w:cstheme="minorHAnsi"/>
        </w:rPr>
        <w:t xml:space="preserve"> altering the global nutrient cycles via combustion of fossil fuels, fertilizer</w:t>
      </w:r>
      <w:r w:rsidR="00360090" w:rsidRPr="00F96D15">
        <w:rPr>
          <w:rFonts w:cstheme="minorHAnsi"/>
        </w:rPr>
        <w:t xml:space="preserve"> application</w:t>
      </w:r>
      <w:r w:rsidR="00265CEC" w:rsidRPr="00F96D15">
        <w:rPr>
          <w:rFonts w:cstheme="minorHAnsi"/>
        </w:rPr>
        <w:t xml:space="preserve"> and atmospheric deposition</w:t>
      </w:r>
      <w:r w:rsidR="0093402F" w:rsidRPr="00F96D15">
        <w:rPr>
          <w:rFonts w:cstheme="minorHAnsi"/>
        </w:rPr>
        <w:t xml:space="preserve"> </w:t>
      </w:r>
      <w:r w:rsidR="00265CEC" w:rsidRPr="00F96D15">
        <w:rPr>
          <w:rFonts w:cstheme="minorHAnsi"/>
        </w:rPr>
        <w:fldChar w:fldCharType="begin">
          <w:fldData xml:space="preserve">PEVuZE5vdGU+PENpdGU+PEF1dGhvcj5HYWxsb3dheTwvQXV0aG9yPjxZZWFyPjIwMDg8L1llYXI+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=
</w:fldData>
        </w:fldChar>
      </w:r>
      <w:r w:rsidR="00772977" w:rsidRPr="00F96D15">
        <w:rPr>
          <w:rFonts w:cstheme="minorHAnsi"/>
        </w:rPr>
        <w:instrText xml:space="preserve"> ADDIN EN.CITE </w:instrText>
      </w:r>
      <w:r w:rsidR="00772977" w:rsidRPr="00F96D15">
        <w:rPr>
          <w:rFonts w:cstheme="minorHAnsi"/>
        </w:rPr>
        <w:fldChar w:fldCharType="begin">
          <w:fldData xml:space="preserve">PEVuZE5vdGU+PENpdGU+PEF1dGhvcj5HYWxsb3dheTwvQXV0aG9yPjxZZWFyPjIwMDg8L1llYXI+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=
</w:fldData>
        </w:fldChar>
      </w:r>
      <w:r w:rsidR="00772977" w:rsidRPr="00F96D15">
        <w:rPr>
          <w:rFonts w:cstheme="minorHAnsi"/>
        </w:rPr>
        <w:instrText xml:space="preserve"> ADDIN EN.CITE.DATA </w:instrText>
      </w:r>
      <w:r w:rsidR="00772977" w:rsidRPr="00F96D15">
        <w:rPr>
          <w:rFonts w:cstheme="minorHAnsi"/>
        </w:rPr>
      </w:r>
      <w:r w:rsidR="00772977" w:rsidRPr="00F96D15">
        <w:rPr>
          <w:rFonts w:cstheme="minorHAnsi"/>
        </w:rPr>
        <w:fldChar w:fldCharType="end"/>
      </w:r>
      <w:r w:rsidR="00265CEC" w:rsidRPr="00F96D15">
        <w:rPr>
          <w:rFonts w:cstheme="minorHAnsi"/>
        </w:rPr>
      </w:r>
      <w:r w:rsidR="00265CEC" w:rsidRPr="00F96D15">
        <w:rPr>
          <w:rFonts w:cstheme="minorHAnsi"/>
        </w:rPr>
        <w:fldChar w:fldCharType="separate"/>
      </w:r>
      <w:r w:rsidR="00772977" w:rsidRPr="00F96D15">
        <w:rPr>
          <w:rFonts w:cstheme="minorHAnsi"/>
          <w:noProof/>
        </w:rPr>
        <w:t>(Galloway et al. 2008, Erisman et al. 2013)</w:t>
      </w:r>
      <w:r w:rsidR="00265CEC" w:rsidRPr="00F96D15">
        <w:rPr>
          <w:rFonts w:cstheme="minorHAnsi"/>
        </w:rPr>
        <w:fldChar w:fldCharType="end"/>
      </w:r>
      <w:r w:rsidR="00265CEC" w:rsidRPr="00F96D15">
        <w:rPr>
          <w:rFonts w:cstheme="minorHAnsi"/>
        </w:rPr>
        <w:t xml:space="preserve">. We have more than doubled the pre-industrial rate of </w:t>
      </w:r>
      <w:r w:rsidR="00360090" w:rsidRPr="00F96D15">
        <w:rPr>
          <w:rFonts w:cstheme="minorHAnsi"/>
        </w:rPr>
        <w:t xml:space="preserve">N </w:t>
      </w:r>
      <w:r w:rsidR="00265CEC" w:rsidRPr="00F96D15">
        <w:rPr>
          <w:rFonts w:cstheme="minorHAnsi"/>
        </w:rPr>
        <w:t>supply to terrestrial ecosystems</w:t>
      </w:r>
      <w:r w:rsidR="00360090" w:rsidRPr="00F96D15">
        <w:rPr>
          <w:rFonts w:cstheme="minorHAnsi"/>
        </w:rPr>
        <w:t>,</w:t>
      </w:r>
      <w:r w:rsidR="00265CEC" w:rsidRPr="00F96D15">
        <w:rPr>
          <w:rFonts w:cstheme="minorHAnsi"/>
        </w:rPr>
        <w:t xml:space="preserve"> and global P liberation</w:t>
      </w:r>
      <w:r w:rsidR="005944F1" w:rsidRPr="00F96D15">
        <w:rPr>
          <w:rFonts w:cstheme="minorHAnsi"/>
        </w:rPr>
        <w:t xml:space="preserve"> </w:t>
      </w:r>
      <w:r w:rsidR="00265CEC" w:rsidRPr="00F96D15">
        <w:rPr>
          <w:rFonts w:cstheme="minorHAnsi"/>
        </w:rPr>
        <w:fldChar w:fldCharType="begin">
          <w:fldData xml:space="preserve">PEVuZE5vdGU+PENpdGU+PEF1dGhvcj5DYXJwZW50ZXI8L0F1dGhvcj48WWVhcj4xOTk4PC9ZZWFy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</w:fldData>
        </w:fldChar>
      </w:r>
      <w:r w:rsidR="00A75BDE" w:rsidRPr="00F96D15">
        <w:rPr>
          <w:rFonts w:cstheme="minorHAnsi"/>
        </w:rPr>
        <w:instrText xml:space="preserve"> ADDIN EN.CITE </w:instrText>
      </w:r>
      <w:r w:rsidR="00A75BDE" w:rsidRPr="00F96D15">
        <w:rPr>
          <w:rFonts w:cstheme="minorHAnsi"/>
        </w:rPr>
        <w:fldChar w:fldCharType="begin">
          <w:fldData xml:space="preserve">PEVuZE5vdGU+PENpdGU+PEF1dGhvcj5DYXJwZW50ZXI8L0F1dGhvcj48WWVhcj4xOTk4PC9ZZWFy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</w:fldData>
        </w:fldChar>
      </w:r>
      <w:r w:rsidR="00A75BDE" w:rsidRPr="00F96D15">
        <w:rPr>
          <w:rFonts w:cstheme="minorHAnsi"/>
        </w:rPr>
        <w:instrText xml:space="preserve"> ADDIN EN.CITE.DATA </w:instrText>
      </w:r>
      <w:r w:rsidR="00A75BDE" w:rsidRPr="00F96D15">
        <w:rPr>
          <w:rFonts w:cstheme="minorHAnsi"/>
        </w:rPr>
      </w:r>
      <w:r w:rsidR="00A75BDE" w:rsidRPr="00F96D15">
        <w:rPr>
          <w:rFonts w:cstheme="minorHAnsi"/>
        </w:rPr>
        <w:fldChar w:fldCharType="end"/>
      </w:r>
      <w:r w:rsidR="00265CEC" w:rsidRPr="00F96D15">
        <w:rPr>
          <w:rFonts w:cstheme="minorHAnsi"/>
        </w:rPr>
      </w:r>
      <w:r w:rsidR="00265CEC" w:rsidRPr="00F96D15">
        <w:rPr>
          <w:rFonts w:cstheme="minorHAnsi"/>
        </w:rPr>
        <w:fldChar w:fldCharType="separate"/>
      </w:r>
      <w:r w:rsidR="00A75BDE" w:rsidRPr="00F96D15">
        <w:rPr>
          <w:rFonts w:cstheme="minorHAnsi"/>
          <w:noProof/>
        </w:rPr>
        <w:t>(Carpenter et al. 1998, Vitousek et al. 2002, Galloway 2005)</w:t>
      </w:r>
      <w:r w:rsidR="00265CEC" w:rsidRPr="00F96D15">
        <w:rPr>
          <w:rFonts w:cstheme="minorHAnsi"/>
        </w:rPr>
        <w:fldChar w:fldCharType="end"/>
      </w:r>
      <w:r w:rsidR="00265CEC" w:rsidRPr="00F96D15">
        <w:rPr>
          <w:rFonts w:cstheme="minorHAnsi"/>
        </w:rPr>
        <w:t>, and anthropogenic terrestrial N and P inputs are predicted to reach levels that are three to four times the pre-industrial rates by 2050</w:t>
      </w:r>
      <w:r w:rsidR="005944F1" w:rsidRPr="00F96D15">
        <w:rPr>
          <w:rFonts w:cstheme="minorHAnsi"/>
        </w:rPr>
        <w:t xml:space="preserve"> </w:t>
      </w:r>
      <w:r w:rsidR="00265CEC" w:rsidRPr="00F96D15">
        <w:rPr>
          <w:rFonts w:cstheme="minorHAnsi"/>
        </w:rPr>
        <w:fldChar w:fldCharType="begin">
          <w:fldData xml:space="preserve">PEVuZE5vdGU+PENpdGU+PEF1dGhvcj5UaWxtYW48L0F1dGhvcj48WWVhcj4xOTk5PC9ZZWFyPjxS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=
</w:fldData>
        </w:fldChar>
      </w:r>
      <w:r w:rsidR="00582E95" w:rsidRPr="00F96D15">
        <w:rPr>
          <w:rFonts w:cstheme="minorHAnsi"/>
        </w:rPr>
        <w:instrText xml:space="preserve"> ADDIN EN.CITE </w:instrText>
      </w:r>
      <w:r w:rsidR="00582E95" w:rsidRPr="00F96D15">
        <w:rPr>
          <w:rFonts w:cstheme="minorHAnsi"/>
        </w:rPr>
        <w:fldChar w:fldCharType="begin">
          <w:fldData xml:space="preserve">PEVuZE5vdGU+PENpdGU+PEF1dGhvcj5UaWxtYW48L0F1dGhvcj48WWVhcj4xOTk5PC9ZZWFyPjxS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=
</w:fldData>
        </w:fldChar>
      </w:r>
      <w:r w:rsidR="00582E95" w:rsidRPr="00F96D15">
        <w:rPr>
          <w:rFonts w:cstheme="minorHAnsi"/>
        </w:rPr>
        <w:instrText xml:space="preserve"> ADDIN EN.CITE.DATA </w:instrText>
      </w:r>
      <w:r w:rsidR="00582E95" w:rsidRPr="00F96D15">
        <w:rPr>
          <w:rFonts w:cstheme="minorHAnsi"/>
        </w:rPr>
      </w:r>
      <w:r w:rsidR="00582E95" w:rsidRPr="00F96D15">
        <w:rPr>
          <w:rFonts w:cstheme="minorHAnsi"/>
        </w:rPr>
        <w:fldChar w:fldCharType="end"/>
      </w:r>
      <w:r w:rsidR="00265CEC" w:rsidRPr="00F96D15">
        <w:rPr>
          <w:rFonts w:cstheme="minorHAnsi"/>
        </w:rPr>
      </w:r>
      <w:r w:rsidR="00265CEC" w:rsidRPr="00F96D15">
        <w:rPr>
          <w:rFonts w:cstheme="minorHAnsi"/>
        </w:rPr>
        <w:fldChar w:fldCharType="separate"/>
      </w:r>
      <w:r w:rsidR="00582E95" w:rsidRPr="00F96D15">
        <w:rPr>
          <w:rFonts w:cstheme="minorHAnsi"/>
          <w:noProof/>
        </w:rPr>
        <w:t>(Tilman 1999b, Tilman et al. 2001)</w:t>
      </w:r>
      <w:r w:rsidR="00265CEC" w:rsidRPr="00F96D15">
        <w:rPr>
          <w:rFonts w:cstheme="minorHAnsi"/>
        </w:rPr>
        <w:fldChar w:fldCharType="end"/>
      </w:r>
      <w:r w:rsidR="00265CEC" w:rsidRPr="00F96D15">
        <w:rPr>
          <w:rFonts w:cstheme="minorHAnsi"/>
        </w:rPr>
        <w:t xml:space="preserve">. The impacts of </w:t>
      </w:r>
      <w:r w:rsidRPr="00F96D15">
        <w:rPr>
          <w:rFonts w:cstheme="minorHAnsi"/>
        </w:rPr>
        <w:t>this eutrophication</w:t>
      </w:r>
      <w:r w:rsidR="00265CEC" w:rsidRPr="00F96D15">
        <w:rPr>
          <w:rFonts w:cstheme="minorHAnsi"/>
        </w:rPr>
        <w:t xml:space="preserve"> on </w:t>
      </w:r>
      <w:r w:rsidR="004773E9" w:rsidRPr="00F96D15">
        <w:rPr>
          <w:rFonts w:cstheme="minorHAnsi"/>
        </w:rPr>
        <w:t xml:space="preserve">terrestrial and aquatic ecosystems are manifold. In grasslands, </w:t>
      </w:r>
      <w:r w:rsidRPr="00F96D15">
        <w:rPr>
          <w:rFonts w:cstheme="minorHAnsi"/>
        </w:rPr>
        <w:t xml:space="preserve">nutrient enrichment </w:t>
      </w:r>
      <w:r w:rsidR="008B0E37" w:rsidRPr="00F96D15">
        <w:rPr>
          <w:rFonts w:cstheme="minorHAnsi"/>
        </w:rPr>
        <w:t>usually</w:t>
      </w:r>
      <w:r w:rsidR="00265CEC" w:rsidRPr="00F96D15">
        <w:rPr>
          <w:rFonts w:cstheme="minorHAnsi"/>
        </w:rPr>
        <w:t xml:space="preserve"> increases primary productivity, leads to plant communit</w:t>
      </w:r>
      <w:r w:rsidR="00360090" w:rsidRPr="00F96D15">
        <w:rPr>
          <w:rFonts w:cstheme="minorHAnsi"/>
        </w:rPr>
        <w:t xml:space="preserve">ies composed </w:t>
      </w:r>
      <w:r w:rsidR="00434582" w:rsidRPr="00F96D15">
        <w:rPr>
          <w:rFonts w:cstheme="minorHAnsi"/>
        </w:rPr>
        <w:t>by</w:t>
      </w:r>
      <w:r w:rsidR="00360090" w:rsidRPr="00F96D15">
        <w:rPr>
          <w:rFonts w:cstheme="minorHAnsi"/>
        </w:rPr>
        <w:t xml:space="preserve"> a few dominant </w:t>
      </w:r>
      <w:r w:rsidR="00265CEC" w:rsidRPr="00F96D15">
        <w:rPr>
          <w:rFonts w:cstheme="minorHAnsi"/>
        </w:rPr>
        <w:t>exploitative species, caus</w:t>
      </w:r>
      <w:r w:rsidR="00E56DBB" w:rsidRPr="00F96D15">
        <w:rPr>
          <w:rFonts w:cstheme="minorHAnsi"/>
        </w:rPr>
        <w:t xml:space="preserve">es </w:t>
      </w:r>
      <w:r w:rsidR="00360090" w:rsidRPr="00F96D15">
        <w:rPr>
          <w:rFonts w:cstheme="minorHAnsi"/>
        </w:rPr>
        <w:t>a</w:t>
      </w:r>
      <w:r w:rsidR="00E56DBB" w:rsidRPr="00F96D15">
        <w:rPr>
          <w:rFonts w:cstheme="minorHAnsi"/>
        </w:rPr>
        <w:t xml:space="preserve"> loss of plant diversity</w:t>
      </w:r>
      <w:r w:rsidR="00265CEC" w:rsidRPr="00F96D15">
        <w:rPr>
          <w:rFonts w:cstheme="minorHAnsi"/>
        </w:rPr>
        <w:t>, and reduces the temporal stability of ecosystem functioning</w:t>
      </w:r>
      <w:r w:rsidR="00985258" w:rsidRPr="00F96D15">
        <w:rPr>
          <w:rFonts w:cstheme="minorHAnsi"/>
        </w:rPr>
        <w:t xml:space="preserve"> </w:t>
      </w:r>
      <w:r w:rsidR="005944F1" w:rsidRPr="00F96D15">
        <w:rPr>
          <w:rFonts w:cstheme="minorHAnsi"/>
        </w:rPr>
        <w:fldChar w:fldCharType="begin">
          <w:fldData xml:space="preserve">PEVuZE5vdGU+PENpdGU+PEF1dGhvcj5Tb29uczwvQXV0aG9yPjxZZWFyPjIwMTc8L1llYXI+PFJl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=
</w:fldData>
        </w:fldChar>
      </w:r>
      <w:r w:rsidR="005944F1" w:rsidRPr="00F96D15">
        <w:rPr>
          <w:rFonts w:cstheme="minorHAnsi"/>
        </w:rPr>
        <w:instrText xml:space="preserve"> ADDIN EN.CITE </w:instrText>
      </w:r>
      <w:r w:rsidR="005944F1" w:rsidRPr="00F96D15">
        <w:rPr>
          <w:rFonts w:cstheme="minorHAnsi"/>
        </w:rPr>
        <w:fldChar w:fldCharType="begin">
          <w:fldData xml:space="preserve">PEVuZE5vdGU+PENpdGU+PEF1dGhvcj5Tb29uczwvQXV0aG9yPjxZZWFyPjIwMTc8L1llYXI+PFJl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=
</w:fldData>
        </w:fldChar>
      </w:r>
      <w:r w:rsidR="005944F1" w:rsidRPr="00F96D15">
        <w:rPr>
          <w:rFonts w:cstheme="minorHAnsi"/>
        </w:rPr>
        <w:instrText xml:space="preserve"> ADDIN EN.CITE.DATA </w:instrText>
      </w:r>
      <w:r w:rsidR="005944F1" w:rsidRPr="00F96D15">
        <w:rPr>
          <w:rFonts w:cstheme="minorHAnsi"/>
        </w:rPr>
      </w:r>
      <w:r w:rsidR="005944F1" w:rsidRPr="00F96D15">
        <w:rPr>
          <w:rFonts w:cstheme="minorHAnsi"/>
        </w:rPr>
        <w:fldChar w:fldCharType="end"/>
      </w:r>
      <w:r w:rsidR="005944F1" w:rsidRPr="00F96D15">
        <w:rPr>
          <w:rFonts w:cstheme="minorHAnsi"/>
        </w:rPr>
      </w:r>
      <w:r w:rsidR="005944F1" w:rsidRPr="00F96D15">
        <w:rPr>
          <w:rFonts w:cstheme="minorHAnsi"/>
        </w:rPr>
        <w:fldChar w:fldCharType="separate"/>
      </w:r>
      <w:r w:rsidR="005944F1" w:rsidRPr="00F96D15">
        <w:rPr>
          <w:rFonts w:cstheme="minorHAnsi"/>
          <w:noProof/>
        </w:rPr>
        <w:t>(Hautier et al. 2014, Xu et al. 2015, Zhang et al. 2016, Soons et al. 2017)</w:t>
      </w:r>
      <w:r w:rsidR="005944F1" w:rsidRPr="00F96D15">
        <w:rPr>
          <w:rFonts w:cstheme="minorHAnsi"/>
        </w:rPr>
        <w:fldChar w:fldCharType="end"/>
      </w:r>
      <w:r w:rsidR="00265CEC" w:rsidRPr="00F96D15">
        <w:rPr>
          <w:rFonts w:cstheme="minorHAnsi"/>
        </w:rPr>
        <w:t xml:space="preserve">. </w:t>
      </w:r>
    </w:p>
    <w:p w14:paraId="03D16F1E" w14:textId="4C611786" w:rsidR="00171264" w:rsidRPr="00F96D15" w:rsidRDefault="00265CEC">
      <w:pPr>
        <w:rPr>
          <w:rFonts w:cstheme="minorHAnsi"/>
        </w:rPr>
      </w:pPr>
      <w:r w:rsidRPr="00F96D15">
        <w:rPr>
          <w:rFonts w:cstheme="minorHAnsi"/>
        </w:rPr>
        <w:t xml:space="preserve">Concerns that </w:t>
      </w:r>
      <w:r w:rsidR="00C7017F" w:rsidRPr="00F96D15">
        <w:rPr>
          <w:rFonts w:cstheme="minorHAnsi"/>
        </w:rPr>
        <w:t xml:space="preserve">eutrophication </w:t>
      </w:r>
      <w:r w:rsidRPr="00F96D15">
        <w:rPr>
          <w:rFonts w:cstheme="minorHAnsi"/>
        </w:rPr>
        <w:t xml:space="preserve">may affect ability of ecosystems to provide reliable functions and services for humanity have led to a growing number of theoretical and empirical studies investigating how these ecosystem responses may be mechanistically linked </w:t>
      </w:r>
      <w:r w:rsidR="005944F1" w:rsidRPr="00F96D15">
        <w:rPr>
          <w:rFonts w:cstheme="minorHAnsi"/>
        </w:rPr>
        <w:fldChar w:fldCharType="begin">
          <w:fldData xml:space="preserve">PEVuZE5vdGU+PENpdGU+PEF1dGhvcj5UaGliYXV0PC9BdXRob3I+PFllYXI+MjAxMzwvWWVhcj48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</w:fldData>
        </w:fldChar>
      </w:r>
      <w:r w:rsidR="00F479B7" w:rsidRPr="00F96D15">
        <w:rPr>
          <w:rFonts w:cstheme="minorHAnsi"/>
        </w:rPr>
        <w:instrText xml:space="preserve"> ADDIN EN.CITE </w:instrText>
      </w:r>
      <w:r w:rsidR="00F479B7" w:rsidRPr="00F96D15">
        <w:rPr>
          <w:rFonts w:cstheme="minorHAnsi"/>
        </w:rPr>
        <w:fldChar w:fldCharType="begin">
          <w:fldData xml:space="preserve">PEVuZE5vdGU+PENpdGU+PEF1dGhvcj5UaGliYXV0PC9BdXRob3I+PFllYXI+MjAxMzwvWWVhcj48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</w:fldData>
        </w:fldChar>
      </w:r>
      <w:r w:rsidR="00F479B7" w:rsidRPr="00F96D15">
        <w:rPr>
          <w:rFonts w:cstheme="minorHAnsi"/>
        </w:rPr>
        <w:instrText xml:space="preserve"> ADDIN EN.CITE.DATA </w:instrText>
      </w:r>
      <w:r w:rsidR="00F479B7" w:rsidRPr="00F96D15">
        <w:rPr>
          <w:rFonts w:cstheme="minorHAnsi"/>
        </w:rPr>
      </w:r>
      <w:r w:rsidR="00F479B7" w:rsidRPr="00F96D15">
        <w:rPr>
          <w:rFonts w:cstheme="minorHAnsi"/>
        </w:rPr>
        <w:fldChar w:fldCharType="end"/>
      </w:r>
      <w:r w:rsidR="005944F1" w:rsidRPr="00F96D15">
        <w:rPr>
          <w:rFonts w:cstheme="minorHAnsi"/>
        </w:rPr>
      </w:r>
      <w:r w:rsidR="005944F1" w:rsidRPr="00F96D15">
        <w:rPr>
          <w:rFonts w:cstheme="minorHAnsi"/>
        </w:rPr>
        <w:fldChar w:fldCharType="separate"/>
      </w:r>
      <w:r w:rsidR="00F479B7" w:rsidRPr="00F96D15">
        <w:rPr>
          <w:rFonts w:cstheme="minorHAnsi"/>
          <w:noProof/>
        </w:rPr>
        <w:t>(Grman et al. 2010, Yang et al. 2012, Thibaut and Connolly 2013, Hautier et al. 2014, Hautier et al. 2015, Zhang et al. 2016)</w:t>
      </w:r>
      <w:r w:rsidR="005944F1" w:rsidRPr="00F96D15">
        <w:rPr>
          <w:rFonts w:cstheme="minorHAnsi"/>
        </w:rPr>
        <w:fldChar w:fldCharType="end"/>
      </w:r>
      <w:r w:rsidRPr="00F96D15">
        <w:rPr>
          <w:rFonts w:cstheme="minorHAnsi"/>
        </w:rPr>
        <w:t>.</w:t>
      </w:r>
      <w:r w:rsidR="005E152A" w:rsidRPr="00F96D15">
        <w:rPr>
          <w:rFonts w:cstheme="minorHAnsi"/>
        </w:rPr>
        <w:t xml:space="preserve"> </w:t>
      </w:r>
      <w:r w:rsidR="00210050" w:rsidRPr="00F96D15">
        <w:rPr>
          <w:rFonts w:cstheme="minorHAnsi"/>
        </w:rPr>
        <w:t>Previous</w:t>
      </w:r>
      <w:r w:rsidR="00411F31" w:rsidRPr="00F96D15">
        <w:rPr>
          <w:rFonts w:cstheme="minorHAnsi"/>
        </w:rPr>
        <w:t xml:space="preserve"> studies, </w:t>
      </w:r>
      <w:r w:rsidR="00210050" w:rsidRPr="00F96D15">
        <w:rPr>
          <w:rFonts w:cstheme="minorHAnsi"/>
        </w:rPr>
        <w:t xml:space="preserve">primarily </w:t>
      </w:r>
      <w:r w:rsidR="00411F31" w:rsidRPr="00F96D15">
        <w:rPr>
          <w:rFonts w:cstheme="minorHAnsi"/>
        </w:rPr>
        <w:t xml:space="preserve">focusing on relatively small spatial scales (i.e. study plots or </w:t>
      </w:r>
      <w:r w:rsidR="006F61E5" w:rsidRPr="00F96D15">
        <w:rPr>
          <w:rFonts w:cstheme="minorHAnsi"/>
        </w:rPr>
        <w:t xml:space="preserve">local </w:t>
      </w:r>
      <w:r w:rsidR="00411F31" w:rsidRPr="00F96D15">
        <w:rPr>
          <w:rFonts w:cstheme="minorHAnsi"/>
        </w:rPr>
        <w:t xml:space="preserve">communities), </w:t>
      </w:r>
      <w:r w:rsidRPr="00F96D15">
        <w:rPr>
          <w:rFonts w:cstheme="minorHAnsi"/>
        </w:rPr>
        <w:t xml:space="preserve">have shown that fertilization </w:t>
      </w:r>
      <w:r w:rsidR="00210050" w:rsidRPr="00F96D15">
        <w:rPr>
          <w:rFonts w:cstheme="minorHAnsi"/>
        </w:rPr>
        <w:t xml:space="preserve">can </w:t>
      </w:r>
      <w:r w:rsidR="00AC5001" w:rsidRPr="00F96D15">
        <w:rPr>
          <w:rFonts w:cstheme="minorHAnsi"/>
        </w:rPr>
        <w:t>reduce</w:t>
      </w:r>
      <w:r w:rsidRPr="00F96D15">
        <w:rPr>
          <w:rFonts w:cstheme="minorHAnsi"/>
        </w:rPr>
        <w:t xml:space="preserve"> </w:t>
      </w:r>
      <w:r w:rsidR="00411F31" w:rsidRPr="00F96D15">
        <w:rPr>
          <w:rFonts w:cstheme="minorHAnsi"/>
        </w:rPr>
        <w:t>the</w:t>
      </w:r>
      <w:r w:rsidRPr="00F96D15">
        <w:rPr>
          <w:rFonts w:cstheme="minorHAnsi"/>
        </w:rPr>
        <w:t xml:space="preserve"> stability </w:t>
      </w:r>
      <w:r w:rsidR="006A085B" w:rsidRPr="00F96D15">
        <w:rPr>
          <w:rFonts w:cstheme="minorHAnsi"/>
        </w:rPr>
        <w:t xml:space="preserve">of </w:t>
      </w:r>
      <w:r w:rsidR="00411F31" w:rsidRPr="00F96D15">
        <w:rPr>
          <w:rFonts w:cstheme="minorHAnsi"/>
        </w:rPr>
        <w:t xml:space="preserve">community </w:t>
      </w:r>
      <w:r w:rsidR="006A085B" w:rsidRPr="00F96D15">
        <w:rPr>
          <w:rFonts w:cstheme="minorHAnsi"/>
        </w:rPr>
        <w:t xml:space="preserve">productivity </w:t>
      </w:r>
      <w:r w:rsidRPr="00F96D15">
        <w:rPr>
          <w:rFonts w:cstheme="minorHAnsi"/>
        </w:rPr>
        <w:t xml:space="preserve">through a reduction of plant </w:t>
      </w:r>
      <w:r w:rsidR="00AC5001" w:rsidRPr="00F96D15">
        <w:rPr>
          <w:rFonts w:cstheme="minorHAnsi"/>
        </w:rPr>
        <w:t xml:space="preserve">diversity </w:t>
      </w:r>
      <w:r w:rsidR="00657C19" w:rsidRPr="00F96D15">
        <w:rPr>
          <w:rFonts w:cstheme="minorHAnsi"/>
        </w:rPr>
        <w:fldChar w:fldCharType="begin">
          <w:fldData xml:space="preserve">PEVuZE5vdGU+PENpdGU+PEF1dGhvcj5MaXU8L0F1dGhvcj48WWVhcj4yMDE5PC9ZZWFyPjxSZWNO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</w:fldData>
        </w:fldChar>
      </w:r>
      <w:r w:rsidR="00F24D85" w:rsidRPr="00F96D15">
        <w:rPr>
          <w:rFonts w:cstheme="minorHAnsi"/>
        </w:rPr>
        <w:instrText xml:space="preserve"> ADDIN EN.CITE </w:instrText>
      </w:r>
      <w:r w:rsidR="00F24D85" w:rsidRPr="00F96D15">
        <w:rPr>
          <w:rFonts w:cstheme="minorHAnsi"/>
        </w:rPr>
        <w:fldChar w:fldCharType="begin">
          <w:fldData xml:space="preserve">PEVuZE5vdGU+PENpdGU+PEF1dGhvcj5MaXU8L0F1dGhvcj48WWVhcj4yMDE5PC9ZZWFyPjxSZWNO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</w:fldData>
        </w:fldChar>
      </w:r>
      <w:r w:rsidR="00F24D85" w:rsidRPr="00F96D15">
        <w:rPr>
          <w:rFonts w:cstheme="minorHAnsi"/>
        </w:rPr>
        <w:instrText xml:space="preserve"> ADDIN EN.CITE.DATA </w:instrText>
      </w:r>
      <w:r w:rsidR="00F24D85" w:rsidRPr="00F96D15">
        <w:rPr>
          <w:rFonts w:cstheme="minorHAnsi"/>
        </w:rPr>
      </w:r>
      <w:r w:rsidR="00F24D85" w:rsidRPr="00F96D15">
        <w:rPr>
          <w:rFonts w:cstheme="minorHAnsi"/>
        </w:rPr>
        <w:fldChar w:fldCharType="end"/>
      </w:r>
      <w:r w:rsidR="00657C19" w:rsidRPr="00F96D15">
        <w:rPr>
          <w:rFonts w:cstheme="minorHAnsi"/>
        </w:rPr>
      </w:r>
      <w:r w:rsidR="00657C19" w:rsidRPr="00F96D15">
        <w:rPr>
          <w:rFonts w:cstheme="minorHAnsi"/>
        </w:rPr>
        <w:fldChar w:fldCharType="separate"/>
      </w:r>
      <w:r w:rsidR="00F24D85" w:rsidRPr="00F96D15">
        <w:rPr>
          <w:rFonts w:cstheme="minorHAnsi"/>
          <w:noProof/>
        </w:rPr>
        <w:t>(but see Hautier et al. 2014, Liu et al. 2019)</w:t>
      </w:r>
      <w:r w:rsidR="00657C19" w:rsidRPr="00F96D15">
        <w:rPr>
          <w:rFonts w:cstheme="minorHAnsi"/>
        </w:rPr>
        <w:fldChar w:fldCharType="end"/>
      </w:r>
      <w:r w:rsidRPr="00F96D15">
        <w:rPr>
          <w:rFonts w:cstheme="minorHAnsi"/>
        </w:rPr>
        <w:t>, a decrease of species stability</w:t>
      </w:r>
      <w:r w:rsidR="00663FA2" w:rsidRPr="00F96D15">
        <w:rPr>
          <w:rFonts w:cstheme="minorHAnsi"/>
        </w:rPr>
        <w:t>,</w:t>
      </w:r>
      <w:r w:rsidRPr="00F96D15">
        <w:rPr>
          <w:rFonts w:cstheme="minorHAnsi"/>
        </w:rPr>
        <w:t xml:space="preserve"> and a decline in the degree of asynchronous dynamics among species.</w:t>
      </w:r>
      <w:r w:rsidR="0071566F" w:rsidRPr="00F96D15">
        <w:rPr>
          <w:rFonts w:cstheme="minorHAnsi"/>
        </w:rPr>
        <w:t xml:space="preserve"> However, the cascading effects of fertilization </w:t>
      </w:r>
      <w:r w:rsidR="00C77499" w:rsidRPr="00F96D15">
        <w:rPr>
          <w:rFonts w:cstheme="minorHAnsi"/>
        </w:rPr>
        <w:t xml:space="preserve">on ecosystem stability </w:t>
      </w:r>
      <w:r w:rsidR="0071566F" w:rsidRPr="00F96D15">
        <w:rPr>
          <w:rFonts w:cstheme="minorHAnsi"/>
        </w:rPr>
        <w:t>at larger spatial scales that are most relevant to policy</w:t>
      </w:r>
      <w:r w:rsidR="00A83386" w:rsidRPr="00F96D15">
        <w:rPr>
          <w:rFonts w:cstheme="minorHAnsi"/>
        </w:rPr>
        <w:t xml:space="preserve"> </w:t>
      </w:r>
      <w:r w:rsidR="0071566F" w:rsidRPr="00F96D15">
        <w:rPr>
          <w:rFonts w:cstheme="minorHAnsi"/>
        </w:rPr>
        <w:t xml:space="preserve">and </w:t>
      </w:r>
      <w:r w:rsidR="007E54A8" w:rsidRPr="00F96D15">
        <w:rPr>
          <w:rFonts w:cstheme="minorHAnsi"/>
        </w:rPr>
        <w:t xml:space="preserve">land </w:t>
      </w:r>
      <w:r w:rsidR="0071566F" w:rsidRPr="00F96D15">
        <w:rPr>
          <w:rFonts w:cstheme="minorHAnsi"/>
        </w:rPr>
        <w:t xml:space="preserve">management remain </w:t>
      </w:r>
      <w:r w:rsidR="00E612D6" w:rsidRPr="00F96D15">
        <w:rPr>
          <w:rFonts w:cstheme="minorHAnsi"/>
        </w:rPr>
        <w:t>unknown</w:t>
      </w:r>
      <w:r w:rsidR="0071566F" w:rsidRPr="00F96D15">
        <w:rPr>
          <w:rFonts w:cstheme="minorHAnsi"/>
        </w:rPr>
        <w:t>.</w:t>
      </w:r>
    </w:p>
    <w:p w14:paraId="52096662" w14:textId="72A1D893" w:rsidR="005B5D63" w:rsidRPr="00F96D15" w:rsidRDefault="005B5D63" w:rsidP="000F5BAF">
      <w:r w:rsidRPr="00F96D15">
        <w:rPr>
          <w:rFonts w:cstheme="minorHAnsi"/>
        </w:rPr>
        <w:lastRenderedPageBreak/>
        <w:t xml:space="preserve">The recent theoretical development of a hierarchical framework allows </w:t>
      </w:r>
      <w:r w:rsidR="00210050" w:rsidRPr="00F96D15">
        <w:rPr>
          <w:rFonts w:cstheme="minorHAnsi"/>
        </w:rPr>
        <w:t xml:space="preserve">for the </w:t>
      </w:r>
      <w:r w:rsidRPr="00F96D15">
        <w:rPr>
          <w:rFonts w:cstheme="minorHAnsi"/>
        </w:rPr>
        <w:t>quantif</w:t>
      </w:r>
      <w:r w:rsidR="00210050" w:rsidRPr="00F96D15">
        <w:rPr>
          <w:rFonts w:cstheme="minorHAnsi"/>
        </w:rPr>
        <w:t xml:space="preserve">ication of </w:t>
      </w:r>
      <w:r w:rsidRPr="00F96D15">
        <w:rPr>
          <w:rFonts w:cstheme="minorHAnsi"/>
        </w:rPr>
        <w:t>such cascading effects</w:t>
      </w:r>
      <w:r w:rsidR="00F47881" w:rsidRPr="00F96D15">
        <w:rPr>
          <w:rFonts w:cstheme="minorHAnsi"/>
        </w:rPr>
        <w:t xml:space="preserve"> </w:t>
      </w:r>
      <w:r w:rsidR="00210050" w:rsidRPr="00F96D15">
        <w:rPr>
          <w:rFonts w:cstheme="minorHAnsi"/>
        </w:rPr>
        <w:t xml:space="preserve">from local to larger spatial scales - </w:t>
      </w:r>
      <w:r w:rsidR="00F47881" w:rsidRPr="00F96D15">
        <w:rPr>
          <w:rFonts w:cstheme="minorHAnsi"/>
        </w:rPr>
        <w:t>from communities to metacommunities</w:t>
      </w:r>
      <w:r w:rsidR="00434582" w:rsidRPr="00F96D15">
        <w:rPr>
          <w:rFonts w:cstheme="minorHAnsi"/>
        </w:rPr>
        <w:t xml:space="preserve"> </w:t>
      </w:r>
      <w:r w:rsidR="00CA1C3A" w:rsidRPr="00F96D15">
        <w:rPr>
          <w:rFonts w:cstheme="minorHAnsi"/>
        </w:rPr>
        <w:t>(Fig. 1)</w:t>
      </w:r>
      <w:r w:rsidR="00577ED6" w:rsidRPr="00F96D15">
        <w:rPr>
          <w:rFonts w:cstheme="minorHAnsi"/>
        </w:rPr>
        <w:t xml:space="preserve"> </w:t>
      </w:r>
      <w:r w:rsidR="00A75BDE" w:rsidRPr="00F96D15">
        <w:rPr>
          <w:rFonts w:cstheme="minorHAnsi"/>
        </w:rPr>
        <w:fldChar w:fldCharType="begin">
          <w:fldData xml:space="preserve">PEVuZE5vdGU+PENpdGU+PEF1dGhvcj5XYW5nPC9BdXRob3I+PFllYXI+MjAxOTwvWWVhcj48UmVj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=
</w:fldData>
        </w:fldChar>
      </w:r>
      <w:r w:rsidR="005229A1" w:rsidRPr="00F96D15">
        <w:rPr>
          <w:rFonts w:cstheme="minorHAnsi"/>
        </w:rPr>
        <w:instrText xml:space="preserve"> ADDIN EN.CITE </w:instrText>
      </w:r>
      <w:r w:rsidR="005229A1" w:rsidRPr="00F96D15">
        <w:rPr>
          <w:rFonts w:cstheme="minorHAnsi"/>
        </w:rPr>
        <w:fldChar w:fldCharType="begin">
          <w:fldData xml:space="preserve">PEVuZE5vdGU+PENpdGU+PEF1dGhvcj5XYW5nPC9BdXRob3I+PFllYXI+MjAxOTwvWWVhcj48UmVj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=
</w:fldData>
        </w:fldChar>
      </w:r>
      <w:r w:rsidR="005229A1" w:rsidRPr="00F96D15">
        <w:rPr>
          <w:rFonts w:cstheme="minorHAnsi"/>
        </w:rPr>
        <w:instrText xml:space="preserve"> ADDIN EN.CITE.DATA </w:instrText>
      </w:r>
      <w:r w:rsidR="005229A1" w:rsidRPr="00F96D15">
        <w:rPr>
          <w:rFonts w:cstheme="minorHAnsi"/>
        </w:rPr>
      </w:r>
      <w:r w:rsidR="005229A1" w:rsidRPr="00F96D15">
        <w:rPr>
          <w:rFonts w:cstheme="minorHAnsi"/>
        </w:rPr>
        <w:fldChar w:fldCharType="end"/>
      </w:r>
      <w:r w:rsidR="00A75BDE" w:rsidRPr="00F96D15">
        <w:rPr>
          <w:rFonts w:cstheme="minorHAnsi"/>
        </w:rPr>
      </w:r>
      <w:r w:rsidR="00A75BDE" w:rsidRPr="00F96D15">
        <w:rPr>
          <w:rFonts w:cstheme="minorHAnsi"/>
        </w:rPr>
        <w:fldChar w:fldCharType="separate"/>
      </w:r>
      <w:r w:rsidR="005229A1" w:rsidRPr="00F96D15">
        <w:rPr>
          <w:rFonts w:cstheme="minorHAnsi"/>
          <w:noProof/>
        </w:rPr>
        <w:t>(Wang and Loreau 2014, 2016, Wang et al. 2019)</w:t>
      </w:r>
      <w:r w:rsidR="00A75BDE" w:rsidRPr="00F96D15">
        <w:rPr>
          <w:rFonts w:cstheme="minorHAnsi"/>
        </w:rPr>
        <w:fldChar w:fldCharType="end"/>
      </w:r>
      <w:r w:rsidR="00F47881" w:rsidRPr="00F96D15">
        <w:rPr>
          <w:rFonts w:cstheme="minorHAnsi"/>
        </w:rPr>
        <w:t>.</w:t>
      </w:r>
      <w:r w:rsidRPr="00F96D15">
        <w:rPr>
          <w:rFonts w:cstheme="minorHAnsi"/>
        </w:rPr>
        <w:t xml:space="preserve"> </w:t>
      </w:r>
      <w:r w:rsidR="005A7CCD" w:rsidRPr="00F96D15">
        <w:rPr>
          <w:rFonts w:cstheme="minorHAnsi"/>
        </w:rPr>
        <w:t xml:space="preserve">At the community level, </w:t>
      </w:r>
      <w:r w:rsidR="00374336" w:rsidRPr="00F96D15">
        <w:rPr>
          <w:rFonts w:cstheme="minorHAnsi"/>
        </w:rPr>
        <w:t>higher</w:t>
      </w:r>
      <w:r w:rsidR="00860D12" w:rsidRPr="00F96D15">
        <w:rPr>
          <w:rFonts w:cstheme="minorHAnsi"/>
        </w:rPr>
        <w:t xml:space="preserve"> </w:t>
      </w:r>
      <w:r w:rsidR="00131770" w:rsidRPr="00F96D15">
        <w:rPr>
          <w:rFonts w:cstheme="minorHAnsi"/>
        </w:rPr>
        <w:t xml:space="preserve">temporal </w:t>
      </w:r>
      <w:r w:rsidR="00860D12" w:rsidRPr="00F96D15">
        <w:rPr>
          <w:rFonts w:cstheme="minorHAnsi"/>
        </w:rPr>
        <w:t>stability of community function (alpha stability)</w:t>
      </w:r>
      <w:r w:rsidR="00131770" w:rsidRPr="00F96D15">
        <w:rPr>
          <w:rFonts w:cstheme="minorHAnsi"/>
        </w:rPr>
        <w:t xml:space="preserve">, defined here as the temporal mean of an ecosystem function (e.g. primary productivity) divided by its temporal standard deviation </w:t>
      </w:r>
      <w:r w:rsidR="00582E95" w:rsidRPr="00F96D15">
        <w:rPr>
          <w:rFonts w:cstheme="minorHAnsi"/>
        </w:rPr>
        <w:fldChar w:fldCharType="begin">
          <w:fldData xml:space="preserve">PEVuZE5vdGU+PENpdGU+PEF1dGhvcj5UaWxtYW48L0F1dGhvcj48WWVhcj4xOTk5PC9ZZWFyPjxS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</w:fldData>
        </w:fldChar>
      </w:r>
      <w:r w:rsidR="00582E95" w:rsidRPr="00F96D15">
        <w:rPr>
          <w:rFonts w:cstheme="minorHAnsi"/>
        </w:rPr>
        <w:instrText xml:space="preserve"> ADDIN EN.CITE </w:instrText>
      </w:r>
      <w:r w:rsidR="00582E95" w:rsidRPr="00F96D15">
        <w:rPr>
          <w:rFonts w:cstheme="minorHAnsi"/>
        </w:rPr>
        <w:fldChar w:fldCharType="begin">
          <w:fldData xml:space="preserve">PEVuZE5vdGU+PENpdGU+PEF1dGhvcj5UaWxtYW48L0F1dGhvcj48WWVhcj4xOTk5PC9ZZWFyPjxS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</w:fldData>
        </w:fldChar>
      </w:r>
      <w:r w:rsidR="00582E95" w:rsidRPr="00F96D15">
        <w:rPr>
          <w:rFonts w:cstheme="minorHAnsi"/>
        </w:rPr>
        <w:instrText xml:space="preserve"> ADDIN EN.CITE.DATA </w:instrText>
      </w:r>
      <w:r w:rsidR="00582E95" w:rsidRPr="00F96D15">
        <w:rPr>
          <w:rFonts w:cstheme="minorHAnsi"/>
        </w:rPr>
      </w:r>
      <w:r w:rsidR="00582E95" w:rsidRPr="00F96D15">
        <w:rPr>
          <w:rFonts w:cstheme="minorHAnsi"/>
        </w:rPr>
        <w:fldChar w:fldCharType="end"/>
      </w:r>
      <w:r w:rsidR="00582E95" w:rsidRPr="00F96D15">
        <w:rPr>
          <w:rFonts w:cstheme="minorHAnsi"/>
        </w:rPr>
      </w:r>
      <w:r w:rsidR="00582E95" w:rsidRPr="00F96D15">
        <w:rPr>
          <w:rFonts w:cstheme="minorHAnsi"/>
        </w:rPr>
        <w:fldChar w:fldCharType="separate"/>
      </w:r>
      <w:r w:rsidR="00582E95" w:rsidRPr="00F96D15">
        <w:rPr>
          <w:rFonts w:cstheme="minorHAnsi"/>
          <w:noProof/>
        </w:rPr>
        <w:t>(Tilman 1999a)</w:t>
      </w:r>
      <w:r w:rsidR="00582E95" w:rsidRPr="00F96D15">
        <w:rPr>
          <w:rFonts w:cstheme="minorHAnsi"/>
        </w:rPr>
        <w:fldChar w:fldCharType="end"/>
      </w:r>
      <w:r w:rsidR="00131770" w:rsidRPr="00F96D15">
        <w:rPr>
          <w:rFonts w:cstheme="minorHAnsi"/>
        </w:rPr>
        <w:t xml:space="preserve">, </w:t>
      </w:r>
      <w:r w:rsidR="00374336" w:rsidRPr="00F96D15">
        <w:rPr>
          <w:rFonts w:cstheme="minorHAnsi"/>
        </w:rPr>
        <w:t>can result from higher</w:t>
      </w:r>
      <w:r w:rsidR="00860D12" w:rsidRPr="00F96D15">
        <w:rPr>
          <w:rFonts w:cstheme="minorHAnsi"/>
        </w:rPr>
        <w:t xml:space="preserve"> </w:t>
      </w:r>
      <w:r w:rsidRPr="00F96D15">
        <w:rPr>
          <w:rFonts w:cstheme="minorHAnsi"/>
        </w:rPr>
        <w:t xml:space="preserve">average stability of </w:t>
      </w:r>
      <w:r w:rsidR="00EE130E" w:rsidRPr="00F96D15">
        <w:rPr>
          <w:rFonts w:cstheme="minorHAnsi"/>
        </w:rPr>
        <w:t>all species (species stability) and</w:t>
      </w:r>
      <w:r w:rsidR="00374336" w:rsidRPr="00F96D15">
        <w:rPr>
          <w:rFonts w:cstheme="minorHAnsi"/>
        </w:rPr>
        <w:t xml:space="preserve"> </w:t>
      </w:r>
      <w:r w:rsidR="00210050" w:rsidRPr="00F96D15">
        <w:rPr>
          <w:rFonts w:cstheme="minorHAnsi"/>
        </w:rPr>
        <w:t xml:space="preserve">a </w:t>
      </w:r>
      <w:r w:rsidR="00374336" w:rsidRPr="00F96D15">
        <w:rPr>
          <w:rFonts w:cstheme="minorHAnsi"/>
        </w:rPr>
        <w:t xml:space="preserve">higher </w:t>
      </w:r>
      <w:r w:rsidRPr="00F96D15">
        <w:rPr>
          <w:rFonts w:cstheme="minorHAnsi"/>
        </w:rPr>
        <w:t xml:space="preserve">degree </w:t>
      </w:r>
      <w:r w:rsidR="005A7CCD" w:rsidRPr="00F96D15">
        <w:rPr>
          <w:rFonts w:cstheme="minorHAnsi"/>
        </w:rPr>
        <w:t>of asynchronous dynamics among species</w:t>
      </w:r>
      <w:r w:rsidRPr="00F96D15">
        <w:rPr>
          <w:rFonts w:cstheme="minorHAnsi"/>
        </w:rPr>
        <w:t xml:space="preserve"> (species </w:t>
      </w:r>
      <w:r w:rsidR="000A2AE4" w:rsidRPr="00F96D15">
        <w:rPr>
          <w:rFonts w:cstheme="minorHAnsi"/>
        </w:rPr>
        <w:t>a</w:t>
      </w:r>
      <w:r w:rsidRPr="00F96D15">
        <w:rPr>
          <w:rFonts w:cstheme="minorHAnsi"/>
        </w:rPr>
        <w:t>synchrony).</w:t>
      </w:r>
      <w:r w:rsidR="005A7CCD" w:rsidRPr="00F96D15">
        <w:rPr>
          <w:rFonts w:cstheme="minorHAnsi"/>
        </w:rPr>
        <w:t xml:space="preserve"> </w:t>
      </w:r>
      <w:r w:rsidR="00860D12" w:rsidRPr="00F96D15">
        <w:rPr>
          <w:rFonts w:cstheme="minorHAnsi"/>
        </w:rPr>
        <w:t xml:space="preserve">At the metacommunity level, </w:t>
      </w:r>
      <w:r w:rsidR="00374336" w:rsidRPr="00F96D15">
        <w:rPr>
          <w:rFonts w:cstheme="minorHAnsi"/>
        </w:rPr>
        <w:t xml:space="preserve">higher </w:t>
      </w:r>
      <w:r w:rsidR="005A7CCD" w:rsidRPr="00F96D15">
        <w:rPr>
          <w:rFonts w:cstheme="minorHAnsi"/>
        </w:rPr>
        <w:t>stability of</w:t>
      </w:r>
      <w:r w:rsidR="00860D12" w:rsidRPr="00F96D15">
        <w:rPr>
          <w:rFonts w:cstheme="minorHAnsi"/>
        </w:rPr>
        <w:t xml:space="preserve"> the </w:t>
      </w:r>
      <w:r w:rsidR="005A7CCD" w:rsidRPr="00F96D15">
        <w:rPr>
          <w:rFonts w:cstheme="minorHAnsi"/>
        </w:rPr>
        <w:t xml:space="preserve">metacommunity function (gamma stability) </w:t>
      </w:r>
      <w:r w:rsidR="00374336" w:rsidRPr="00F96D15">
        <w:rPr>
          <w:rFonts w:cstheme="minorHAnsi"/>
        </w:rPr>
        <w:t>can result from higher alpha stability</w:t>
      </w:r>
      <w:r w:rsidR="00EE130E" w:rsidRPr="00F96D15">
        <w:rPr>
          <w:rFonts w:cstheme="minorHAnsi"/>
        </w:rPr>
        <w:t xml:space="preserve"> and</w:t>
      </w:r>
      <w:r w:rsidR="00374336" w:rsidRPr="00F96D15">
        <w:rPr>
          <w:rFonts w:cstheme="minorHAnsi"/>
        </w:rPr>
        <w:t xml:space="preserve"> </w:t>
      </w:r>
      <w:r w:rsidR="00210050" w:rsidRPr="00F96D15">
        <w:rPr>
          <w:rFonts w:cstheme="minorHAnsi"/>
        </w:rPr>
        <w:t xml:space="preserve">a </w:t>
      </w:r>
      <w:r w:rsidR="00374336" w:rsidRPr="00F96D15">
        <w:rPr>
          <w:rFonts w:cstheme="minorHAnsi"/>
        </w:rPr>
        <w:t xml:space="preserve">higher </w:t>
      </w:r>
      <w:r w:rsidR="009862F3" w:rsidRPr="00F96D15">
        <w:rPr>
          <w:rFonts w:cstheme="minorHAnsi"/>
        </w:rPr>
        <w:t xml:space="preserve">degree of </w:t>
      </w:r>
      <w:r w:rsidR="00860D12" w:rsidRPr="00F96D15">
        <w:rPr>
          <w:rFonts w:cstheme="minorHAnsi"/>
        </w:rPr>
        <w:t xml:space="preserve">asynchronous dynamics </w:t>
      </w:r>
      <w:r w:rsidR="00210050" w:rsidRPr="00F96D15">
        <w:rPr>
          <w:rFonts w:cstheme="minorHAnsi"/>
        </w:rPr>
        <w:t>across</w:t>
      </w:r>
      <w:r w:rsidR="00860D12" w:rsidRPr="00F96D15">
        <w:rPr>
          <w:rFonts w:cstheme="minorHAnsi"/>
        </w:rPr>
        <w:t xml:space="preserve"> </w:t>
      </w:r>
      <w:r w:rsidR="0034643B" w:rsidRPr="00F96D15">
        <w:rPr>
          <w:rFonts w:cstheme="minorHAnsi"/>
        </w:rPr>
        <w:t xml:space="preserve">local </w:t>
      </w:r>
      <w:r w:rsidR="00860D12" w:rsidRPr="00F96D15">
        <w:rPr>
          <w:rFonts w:cstheme="minorHAnsi"/>
        </w:rPr>
        <w:t>communities</w:t>
      </w:r>
      <w:r w:rsidR="00374336" w:rsidRPr="00F96D15">
        <w:rPr>
          <w:rFonts w:cstheme="minorHAnsi"/>
        </w:rPr>
        <w:t xml:space="preserve"> </w:t>
      </w:r>
      <w:r w:rsidR="00860D12" w:rsidRPr="00F96D15">
        <w:rPr>
          <w:rFonts w:cstheme="minorHAnsi"/>
        </w:rPr>
        <w:t>(spatial asynchrony</w:t>
      </w:r>
      <w:r w:rsidR="000A2AE4" w:rsidRPr="00F96D15">
        <w:rPr>
          <w:rFonts w:cstheme="minorHAnsi"/>
        </w:rPr>
        <w:t>,</w:t>
      </w:r>
      <w:r w:rsidR="00374336" w:rsidRPr="00F96D15">
        <w:rPr>
          <w:rFonts w:cstheme="minorHAnsi"/>
        </w:rPr>
        <w:t xml:space="preserve"> a</w:t>
      </w:r>
      <w:r w:rsidR="00C71488" w:rsidRPr="00F96D15">
        <w:rPr>
          <w:rFonts w:cstheme="minorHAnsi"/>
        </w:rPr>
        <w:t>.</w:t>
      </w:r>
      <w:r w:rsidR="00374336" w:rsidRPr="00F96D15">
        <w:rPr>
          <w:rFonts w:cstheme="minorHAnsi"/>
        </w:rPr>
        <w:t>k</w:t>
      </w:r>
      <w:r w:rsidR="00C71488" w:rsidRPr="00F96D15">
        <w:rPr>
          <w:rFonts w:cstheme="minorHAnsi"/>
        </w:rPr>
        <w:t>.</w:t>
      </w:r>
      <w:r w:rsidR="00374336" w:rsidRPr="00F96D15">
        <w:rPr>
          <w:rFonts w:cstheme="minorHAnsi"/>
        </w:rPr>
        <w:t>a</w:t>
      </w:r>
      <w:r w:rsidR="00C71488" w:rsidRPr="00F96D15">
        <w:rPr>
          <w:rFonts w:cstheme="minorHAnsi"/>
        </w:rPr>
        <w:t>.</w:t>
      </w:r>
      <w:r w:rsidR="00374336" w:rsidRPr="00F96D15">
        <w:rPr>
          <w:rFonts w:cstheme="minorHAnsi"/>
        </w:rPr>
        <w:t xml:space="preserve"> beta stability</w:t>
      </w:r>
      <w:r w:rsidR="00860D12" w:rsidRPr="00F96D15">
        <w:rPr>
          <w:rFonts w:cstheme="minorHAnsi"/>
        </w:rPr>
        <w:t>)</w:t>
      </w:r>
      <w:r w:rsidR="005A7CCD" w:rsidRPr="00F96D15">
        <w:rPr>
          <w:rFonts w:cstheme="minorHAnsi"/>
        </w:rPr>
        <w:t>.</w:t>
      </w:r>
      <w:r w:rsidR="009862F3" w:rsidRPr="00F96D15">
        <w:t xml:space="preserve"> </w:t>
      </w:r>
      <w:r w:rsidR="000A2AE4" w:rsidRPr="00F96D15">
        <w:t xml:space="preserve">Thus, the stabilizing effect of </w:t>
      </w:r>
      <w:r w:rsidR="000A2AE4" w:rsidRPr="00F96D15">
        <w:rPr>
          <w:rFonts w:cstheme="minorHAnsi"/>
        </w:rPr>
        <w:t>spatial asynchrony</w:t>
      </w:r>
      <w:r w:rsidR="000A2AE4" w:rsidRPr="00F96D15">
        <w:t xml:space="preserve"> on </w:t>
      </w:r>
      <w:r w:rsidR="00176A00" w:rsidRPr="00F96D15">
        <w:rPr>
          <w:rFonts w:cstheme="minorHAnsi"/>
        </w:rPr>
        <w:t xml:space="preserve">metacommunity function </w:t>
      </w:r>
      <w:r w:rsidR="000A2AE4" w:rsidRPr="00F96D15">
        <w:t>(spatial insurance hypothesis</w:t>
      </w:r>
      <w:r w:rsidR="005E6E87" w:rsidRPr="00F96D15">
        <w:t>)</w:t>
      </w:r>
      <w:r w:rsidR="00B82FC2" w:rsidRPr="00F96D15">
        <w:t xml:space="preserve"> </w:t>
      </w:r>
      <w:r w:rsidR="00B041CE" w:rsidRPr="00F96D15">
        <w:fldChar w:fldCharType="begin"/>
      </w:r>
      <w:r w:rsidR="00B041CE" w:rsidRPr="00F96D15">
        <w:instrText xml:space="preserve"> ADDIN EN.CITE &lt;EndNote&gt;&lt;Cite&gt;&lt;Author&gt;Loreau&lt;/Author&gt;&lt;Year&gt;2003&lt;/Year&gt;&lt;RecNum&gt;1978&lt;/RecNum&gt;&lt;DisplayText&gt;(Loreau et al. 2003)&lt;/DisplayText&gt;&lt;record&gt;&lt;rec-number&gt;1978&lt;/rec-number&gt;&lt;foreign-keys&gt;&lt;key app="EN" db-id="ewvpte2f1xspaeevdf1vzrff9rrxzadw0vae" timestamp="0"&gt;1978&lt;/key&gt;&lt;/foreign-keys&gt;&lt;ref-type name="Journal Article"&gt;17&lt;/ref-type&gt;&lt;contributors&gt;&lt;authors&gt;&lt;author&gt;Loreau, M.&lt;/author&gt;&lt;author&gt;Mouquet, N&lt;/author&gt;&lt;author&gt;Gonzalez, A.&lt;/author&gt;&lt;/authors&gt;&lt;/contributors&gt;&lt;titles&gt;&lt;title&gt;Biodiversity as spatial insurance in heterogeneous landscap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2765-12770&lt;/pages&gt;&lt;volume&gt;100&lt;/volume&gt;&lt;dates&gt;&lt;year&gt;2003&lt;/year&gt;&lt;/dates&gt;&lt;label&gt;BIODEPTH&lt;/label&gt;&lt;urls&gt;&lt;/urls&gt;&lt;/record&gt;&lt;/Cite&gt;&lt;/EndNote&gt;</w:instrText>
      </w:r>
      <w:r w:rsidR="00B041CE" w:rsidRPr="00F96D15">
        <w:fldChar w:fldCharType="separate"/>
      </w:r>
      <w:r w:rsidR="00B041CE" w:rsidRPr="00F96D15">
        <w:rPr>
          <w:noProof/>
        </w:rPr>
        <w:t>(Loreau et al. 2003)</w:t>
      </w:r>
      <w:r w:rsidR="00B041CE" w:rsidRPr="00F96D15">
        <w:fldChar w:fldCharType="end"/>
      </w:r>
      <w:r w:rsidR="000A2AE4" w:rsidRPr="00F96D15">
        <w:t xml:space="preserve"> mirrors the stabilizing effect of species asynchrony </w:t>
      </w:r>
      <w:r w:rsidR="005C3958" w:rsidRPr="00F96D15">
        <w:t>on</w:t>
      </w:r>
      <w:r w:rsidR="000A2AE4" w:rsidRPr="00F96D15">
        <w:t xml:space="preserve"> </w:t>
      </w:r>
      <w:r w:rsidR="00D851BF" w:rsidRPr="00F96D15">
        <w:rPr>
          <w:rFonts w:cstheme="minorHAnsi"/>
        </w:rPr>
        <w:t xml:space="preserve">community function </w:t>
      </w:r>
      <w:r w:rsidR="000A2AE4" w:rsidRPr="00F96D15">
        <w:t>(</w:t>
      </w:r>
      <w:r w:rsidR="000F5BAF" w:rsidRPr="00F96D15">
        <w:t>species</w:t>
      </w:r>
      <w:r w:rsidR="000A2AE4" w:rsidRPr="00F96D15">
        <w:t xml:space="preserve"> </w:t>
      </w:r>
      <w:r w:rsidR="00DF5411" w:rsidRPr="00F96D15">
        <w:t xml:space="preserve">or local </w:t>
      </w:r>
      <w:r w:rsidR="000A2AE4" w:rsidRPr="00F96D15">
        <w:t>insurance hypothesis</w:t>
      </w:r>
      <w:r w:rsidR="005E6E87" w:rsidRPr="00F96D15">
        <w:t>)</w:t>
      </w:r>
      <w:r w:rsidR="000F5BAF" w:rsidRPr="00F96D15">
        <w:t xml:space="preserve"> (Lamy.2019.Ecology, Loreau and de Mazancourt 2013, Thibaut and Connolly 2013</w:t>
      </w:r>
      <w:r w:rsidR="00CF42F0" w:rsidRPr="00F96D15">
        <w:t>,</w:t>
      </w:r>
      <w:r w:rsidR="00CF42F0" w:rsidRPr="00F96D15">
        <w:rPr>
          <w:rFonts w:cstheme="minorHAnsi"/>
          <w:noProof/>
        </w:rPr>
        <w:t>Wang &amp; Loreau 2016</w:t>
      </w:r>
      <w:r w:rsidR="000F5BAF" w:rsidRPr="00F96D15">
        <w:t>)</w:t>
      </w:r>
      <w:r w:rsidR="000A2AE4" w:rsidRPr="00F96D15">
        <w:t xml:space="preserve">. </w:t>
      </w:r>
      <w:r w:rsidR="0098336B" w:rsidRPr="00F96D15">
        <w:t xml:space="preserve">Higher </w:t>
      </w:r>
      <w:r w:rsidR="0098336B" w:rsidRPr="00F96D15">
        <w:rPr>
          <w:rFonts w:cstheme="minorHAnsi"/>
        </w:rPr>
        <w:t xml:space="preserve">species asynchrony </w:t>
      </w:r>
      <w:r w:rsidR="003930B7" w:rsidRPr="00F96D15">
        <w:rPr>
          <w:rFonts w:cstheme="minorHAnsi"/>
        </w:rPr>
        <w:t xml:space="preserve">and species stability </w:t>
      </w:r>
      <w:r w:rsidR="0098336B" w:rsidRPr="00F96D15">
        <w:rPr>
          <w:rFonts w:cstheme="minorHAnsi"/>
        </w:rPr>
        <w:t xml:space="preserve">can result from higher </w:t>
      </w:r>
      <w:r w:rsidR="007926D6" w:rsidRPr="00F96D15">
        <w:rPr>
          <w:rFonts w:cstheme="minorHAnsi"/>
        </w:rPr>
        <w:t>local diversity (alpha diversity) through higher number</w:t>
      </w:r>
      <w:r w:rsidR="00FC23F1" w:rsidRPr="00F96D15">
        <w:rPr>
          <w:rFonts w:cstheme="minorHAnsi"/>
        </w:rPr>
        <w:t xml:space="preserve"> </w:t>
      </w:r>
      <w:r w:rsidR="00252F50" w:rsidRPr="00F96D15">
        <w:rPr>
          <w:rFonts w:cstheme="minorHAnsi"/>
        </w:rPr>
        <w:t xml:space="preserve">of species within communities </w:t>
      </w:r>
      <w:r w:rsidR="00E10076" w:rsidRPr="00F96D15">
        <w:rPr>
          <w:rFonts w:cstheme="minorHAnsi"/>
        </w:rPr>
        <w:t>(</w:t>
      </w:r>
      <w:r w:rsidR="007926D6" w:rsidRPr="00F96D15">
        <w:rPr>
          <w:rFonts w:cstheme="minorHAnsi"/>
        </w:rPr>
        <w:t>species richness</w:t>
      </w:r>
      <w:r w:rsidR="00E10076" w:rsidRPr="00F96D15">
        <w:rPr>
          <w:rFonts w:cstheme="minorHAnsi"/>
        </w:rPr>
        <w:t xml:space="preserve">) </w:t>
      </w:r>
      <w:r w:rsidR="00B041CE" w:rsidRPr="00F96D15">
        <w:rPr>
          <w:rFonts w:cstheme="minorHAnsi"/>
        </w:rPr>
        <w:fldChar w:fldCharType="begin">
          <w:fldData xml:space="preserve">PEVuZE5vdGU+PENpdGU+PEF1dGhvcj5IYXV0aWVyPC9BdXRob3I+PFllYXI+MjAxNTwvWWVhcj48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=
</w:fldData>
        </w:fldChar>
      </w:r>
      <w:r w:rsidR="003930B7" w:rsidRPr="00F96D15">
        <w:rPr>
          <w:rFonts w:cstheme="minorHAnsi"/>
        </w:rPr>
        <w:instrText xml:space="preserve"> ADDIN EN.CITE </w:instrText>
      </w:r>
      <w:r w:rsidR="003930B7" w:rsidRPr="00F96D15">
        <w:rPr>
          <w:rFonts w:cstheme="minorHAnsi"/>
        </w:rPr>
        <w:fldChar w:fldCharType="begin">
          <w:fldData xml:space="preserve">PEVuZE5vdGU+PENpdGU+PEF1dGhvcj5IYXV0aWVyPC9BdXRob3I+PFllYXI+MjAxNTwvWWVhcj48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=
</w:fldData>
        </w:fldChar>
      </w:r>
      <w:r w:rsidR="003930B7" w:rsidRPr="00F96D15">
        <w:rPr>
          <w:rFonts w:cstheme="minorHAnsi"/>
        </w:rPr>
        <w:instrText xml:space="preserve"> ADDIN EN.CITE.DATA </w:instrText>
      </w:r>
      <w:r w:rsidR="003930B7" w:rsidRPr="00F96D15">
        <w:rPr>
          <w:rFonts w:cstheme="minorHAnsi"/>
        </w:rPr>
      </w:r>
      <w:r w:rsidR="003930B7" w:rsidRPr="00F96D15">
        <w:rPr>
          <w:rFonts w:cstheme="minorHAnsi"/>
        </w:rPr>
        <w:fldChar w:fldCharType="end"/>
      </w:r>
      <w:r w:rsidR="00B041CE" w:rsidRPr="00F96D15">
        <w:rPr>
          <w:rFonts w:cstheme="minorHAnsi"/>
        </w:rPr>
      </w:r>
      <w:r w:rsidR="00B041CE" w:rsidRPr="00F96D15">
        <w:rPr>
          <w:rFonts w:cstheme="minorHAnsi"/>
        </w:rPr>
        <w:fldChar w:fldCharType="separate"/>
      </w:r>
      <w:r w:rsidR="003930B7" w:rsidRPr="00F96D15">
        <w:rPr>
          <w:rFonts w:cstheme="minorHAnsi"/>
          <w:noProof/>
        </w:rPr>
        <w:t>(Hautier et al. 2015, Wilcox et al. 2017)</w:t>
      </w:r>
      <w:r w:rsidR="00B041CE" w:rsidRPr="00F96D15">
        <w:rPr>
          <w:rFonts w:cstheme="minorHAnsi"/>
        </w:rPr>
        <w:fldChar w:fldCharType="end"/>
      </w:r>
      <w:r w:rsidR="00711D9B" w:rsidRPr="00F96D15">
        <w:rPr>
          <w:rFonts w:cstheme="minorHAnsi"/>
        </w:rPr>
        <w:t xml:space="preserve">, </w:t>
      </w:r>
      <w:r w:rsidR="00C31605" w:rsidRPr="00F96D15">
        <w:rPr>
          <w:rFonts w:cstheme="minorHAnsi"/>
        </w:rPr>
        <w:t xml:space="preserve">or </w:t>
      </w:r>
      <w:r w:rsidR="007926D6" w:rsidRPr="00F96D15">
        <w:rPr>
          <w:rFonts w:cstheme="minorHAnsi"/>
        </w:rPr>
        <w:t xml:space="preserve">through </w:t>
      </w:r>
      <w:r w:rsidR="00711D9B" w:rsidRPr="00F96D15">
        <w:rPr>
          <w:rFonts w:cstheme="minorHAnsi"/>
        </w:rPr>
        <w:t xml:space="preserve">higher </w:t>
      </w:r>
      <w:r w:rsidR="00940D0D" w:rsidRPr="00F96D15">
        <w:rPr>
          <w:rFonts w:cstheme="minorHAnsi"/>
        </w:rPr>
        <w:t xml:space="preserve">evenness in the abundances of species </w:t>
      </w:r>
      <w:r w:rsidR="00252F50" w:rsidRPr="00F96D15">
        <w:rPr>
          <w:rFonts w:cstheme="minorHAnsi"/>
        </w:rPr>
        <w:t>within communities</w:t>
      </w:r>
      <w:r w:rsidR="007926D6" w:rsidRPr="00F96D15">
        <w:rPr>
          <w:rFonts w:cstheme="minorHAnsi"/>
        </w:rPr>
        <w:t xml:space="preserve"> (evenness)</w:t>
      </w:r>
      <w:r w:rsidR="00FD7877" w:rsidRPr="00F96D15">
        <w:rPr>
          <w:rFonts w:cstheme="minorHAnsi"/>
        </w:rPr>
        <w:t xml:space="preserve"> </w:t>
      </w:r>
      <w:r w:rsidR="00FD7877" w:rsidRPr="00F96D15">
        <w:rPr>
          <w:rFonts w:cstheme="minorHAnsi"/>
        </w:rPr>
        <w:fldChar w:fldCharType="begin">
          <w:fldData xml:space="preserve">PEVuZE5vdGU+PENpdGU+PEF1dGhvcj5NaWtrZWxzb248L0F1dGhvcj48WWVhcj4yMDExPC9ZZWFy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</w:fldData>
        </w:fldChar>
      </w:r>
      <w:r w:rsidR="00FD7877" w:rsidRPr="00F96D15">
        <w:rPr>
          <w:rFonts w:cstheme="minorHAnsi"/>
        </w:rPr>
        <w:instrText xml:space="preserve"> ADDIN EN.CITE </w:instrText>
      </w:r>
      <w:r w:rsidR="00FD7877" w:rsidRPr="00F96D15">
        <w:rPr>
          <w:rFonts w:cstheme="minorHAnsi"/>
        </w:rPr>
        <w:fldChar w:fldCharType="begin">
          <w:fldData xml:space="preserve">PEVuZE5vdGU+PENpdGU+PEF1dGhvcj5NaWtrZWxzb248L0F1dGhvcj48WWVhcj4yMDExPC9ZZWFy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</w:fldData>
        </w:fldChar>
      </w:r>
      <w:r w:rsidR="00FD7877" w:rsidRPr="00F96D15">
        <w:rPr>
          <w:rFonts w:cstheme="minorHAnsi"/>
        </w:rPr>
        <w:instrText xml:space="preserve"> ADDIN EN.CITE.DATA </w:instrText>
      </w:r>
      <w:r w:rsidR="00FD7877" w:rsidRPr="00F96D15">
        <w:rPr>
          <w:rFonts w:cstheme="minorHAnsi"/>
        </w:rPr>
      </w:r>
      <w:r w:rsidR="00FD7877" w:rsidRPr="00F96D15">
        <w:rPr>
          <w:rFonts w:cstheme="minorHAnsi"/>
        </w:rPr>
        <w:fldChar w:fldCharType="end"/>
      </w:r>
      <w:r w:rsidR="00FD7877" w:rsidRPr="00F96D15">
        <w:rPr>
          <w:rFonts w:cstheme="minorHAnsi"/>
        </w:rPr>
      </w:r>
      <w:r w:rsidR="00FD7877" w:rsidRPr="00F96D15">
        <w:rPr>
          <w:rFonts w:cstheme="minorHAnsi"/>
        </w:rPr>
        <w:fldChar w:fldCharType="separate"/>
      </w:r>
      <w:r w:rsidR="00FD7877" w:rsidRPr="00F96D15">
        <w:rPr>
          <w:rFonts w:cstheme="minorHAnsi"/>
          <w:noProof/>
        </w:rPr>
        <w:t>(Mikkelson et al. 2011, Thibaut and Connolly 2013)</w:t>
      </w:r>
      <w:r w:rsidR="00FD7877" w:rsidRPr="00F96D15">
        <w:rPr>
          <w:rFonts w:cstheme="minorHAnsi"/>
        </w:rPr>
        <w:fldChar w:fldCharType="end"/>
      </w:r>
      <w:r w:rsidR="0098336B" w:rsidRPr="00F96D15">
        <w:rPr>
          <w:rFonts w:cstheme="minorHAnsi"/>
        </w:rPr>
        <w:t xml:space="preserve">. </w:t>
      </w:r>
      <w:r w:rsidR="005C3958" w:rsidRPr="00F96D15">
        <w:t xml:space="preserve">Higher </w:t>
      </w:r>
      <w:r w:rsidR="005C3958" w:rsidRPr="00F96D15">
        <w:rPr>
          <w:rFonts w:cstheme="minorHAnsi"/>
        </w:rPr>
        <w:t>spatial asynchrony can</w:t>
      </w:r>
      <w:r w:rsidR="009862F3" w:rsidRPr="00F96D15">
        <w:rPr>
          <w:rFonts w:cstheme="minorHAnsi"/>
        </w:rPr>
        <w:t xml:space="preserve"> </w:t>
      </w:r>
      <w:r w:rsidR="005C3958" w:rsidRPr="00F96D15">
        <w:rPr>
          <w:rFonts w:cstheme="minorHAnsi"/>
        </w:rPr>
        <w:t xml:space="preserve">result from higher </w:t>
      </w:r>
      <w:r w:rsidR="000F48B3" w:rsidRPr="00F96D15">
        <w:rPr>
          <w:rFonts w:cstheme="minorHAnsi"/>
        </w:rPr>
        <w:t>variation in species composition</w:t>
      </w:r>
      <w:r w:rsidR="009862F3" w:rsidRPr="00F96D15">
        <w:rPr>
          <w:rFonts w:cstheme="minorHAnsi"/>
        </w:rPr>
        <w:t xml:space="preserve"> </w:t>
      </w:r>
      <w:r w:rsidR="00E91C50" w:rsidRPr="00F96D15">
        <w:rPr>
          <w:rFonts w:cstheme="minorHAnsi"/>
        </w:rPr>
        <w:t xml:space="preserve">among </w:t>
      </w:r>
      <w:r w:rsidR="00241068" w:rsidRPr="00F96D15">
        <w:rPr>
          <w:rFonts w:cstheme="minorHAnsi"/>
        </w:rPr>
        <w:t xml:space="preserve">communities </w:t>
      </w:r>
      <w:r w:rsidR="009862F3" w:rsidRPr="00F96D15">
        <w:rPr>
          <w:rFonts w:cstheme="minorHAnsi"/>
        </w:rPr>
        <w:t>(beta diversity)</w:t>
      </w:r>
      <w:r w:rsidR="005E6E87" w:rsidRPr="00F96D15">
        <w:rPr>
          <w:rFonts w:cstheme="minorHAnsi"/>
        </w:rPr>
        <w:t xml:space="preserve"> </w:t>
      </w:r>
      <w:r w:rsidR="00B041CE" w:rsidRPr="00F96D15">
        <w:rPr>
          <w:rFonts w:cstheme="minorHAnsi"/>
        </w:rPr>
        <w:fldChar w:fldCharType="begin"/>
      </w:r>
      <w:r w:rsidR="00B041CE" w:rsidRPr="00F96D15">
        <w:rPr>
          <w:rFonts w:cstheme="minorHAnsi"/>
        </w:rPr>
        <w:instrText xml:space="preserve"> ADDIN EN.CITE &lt;EndNote&gt;&lt;Cite&gt;&lt;Author&gt;McGranahan&lt;/Author&gt;&lt;Year&gt;2016&lt;/Year&gt;&lt;RecNum&gt;3656&lt;/RecNum&gt;&lt;DisplayText&gt;(McGranahan et al. 2016)&lt;/DisplayText&gt;&lt;record&gt;&lt;rec-number&gt;3656&lt;/rec-number&gt;&lt;foreign-keys&gt;&lt;key app="EN" db-id="ewvpte2f1xspaeevdf1vzrff9rrxzadw0vae" timestamp="1574346277"&gt;3656&lt;/key&gt;&lt;/foreign-keys&gt;&lt;ref-type name="Journal Article"&gt;17&lt;/ref-type&gt;&lt;contributors&gt;&lt;authors&gt;&lt;author&gt;McGranahan, D. A.&lt;/author&gt;&lt;author&gt;Hovick, T. J.&lt;/author&gt;&lt;author&gt;Elmore, R. D.&lt;/author&gt;&lt;author&gt;Engle, D. M.&lt;/author&gt;&lt;author&gt;Fuhlendorf, S. D.&lt;/author&gt;&lt;author&gt;Winter, S. L.&lt;/author&gt;&lt;author&gt;Miller, J. R.&lt;/author&gt;&lt;author&gt;Debinski, D. M.&lt;/author&gt;&lt;/authors&gt;&lt;/contributors&gt;&lt;titles&gt;&lt;title&gt;Temporal variability in aboveground plant biomass decreases as spatial variability increases&lt;/title&gt;&lt;secondary-title&gt;Ecology&lt;/secondary-title&gt;&lt;/titles&gt;&lt;periodical&gt;&lt;full-title&gt;Ecology&lt;/full-title&gt;&lt;abbr-1&gt;Ecology&lt;/abbr-1&gt;&lt;/periodical&gt;&lt;pages&gt;555-560&lt;/pages&gt;&lt;volume&gt;97&lt;/volume&gt;&lt;number&gt;3&lt;/number&gt;&lt;dates&gt;&lt;year&gt;2016&lt;/year&gt;&lt;pub-dates&gt;&lt;date&gt;Mar&lt;/date&gt;&lt;/pub-dates&gt;&lt;/dates&gt;&lt;isbn&gt;0012-9658&lt;/isbn&gt;&lt;accession-num&gt;WOS:000373565900001&lt;/accession-num&gt;&lt;urls&gt;&lt;related-urls&gt;&lt;url&gt;&amp;lt;Go to ISI&amp;gt;://WOS:000373565900001&lt;/url&gt;&lt;/related-urls&gt;&lt;/urls&gt;&lt;electronic-resource-num&gt;10.1890/15-0906.1&lt;/electronic-resource-num&gt;&lt;/record&gt;&lt;/Cite&gt;&lt;/EndNote&gt;</w:instrText>
      </w:r>
      <w:r w:rsidR="00B041CE" w:rsidRPr="00F96D15">
        <w:rPr>
          <w:rFonts w:cstheme="minorHAnsi"/>
        </w:rPr>
        <w:fldChar w:fldCharType="separate"/>
      </w:r>
      <w:r w:rsidR="00B041CE" w:rsidRPr="00F96D15">
        <w:rPr>
          <w:rFonts w:cstheme="minorHAnsi"/>
          <w:noProof/>
        </w:rPr>
        <w:t>(McGranahan et al. 2016)</w:t>
      </w:r>
      <w:r w:rsidR="00B041CE" w:rsidRPr="00F96D15">
        <w:rPr>
          <w:rFonts w:cstheme="minorHAnsi"/>
        </w:rPr>
        <w:fldChar w:fldCharType="end"/>
      </w:r>
      <w:r w:rsidR="007F1C24" w:rsidRPr="00F96D15">
        <w:rPr>
          <w:rFonts w:cstheme="minorHAnsi"/>
        </w:rPr>
        <w:t>(</w:t>
      </w:r>
      <w:r w:rsidR="007F1C24" w:rsidRPr="00F96D15">
        <w:rPr>
          <w:rFonts w:cstheme="minorHAnsi"/>
          <w:noProof/>
        </w:rPr>
        <w:t>Wang &amp; Loreau 2016</w:t>
      </w:r>
      <w:r w:rsidR="007F1C24" w:rsidRPr="00F96D15">
        <w:rPr>
          <w:rFonts w:cstheme="minorHAnsi"/>
        </w:rPr>
        <w:t>)</w:t>
      </w:r>
      <w:r w:rsidR="009862F3" w:rsidRPr="00F96D15">
        <w:rPr>
          <w:rFonts w:cstheme="minorHAnsi"/>
        </w:rPr>
        <w:t>.</w:t>
      </w:r>
      <w:r w:rsidR="00F8339A" w:rsidRPr="00F96D15">
        <w:t xml:space="preserve"> </w:t>
      </w:r>
    </w:p>
    <w:p w14:paraId="78C4090C" w14:textId="58BCC538" w:rsidR="00E50269" w:rsidRPr="00F96D15" w:rsidRDefault="00931791" w:rsidP="008402E1">
      <w:pPr>
        <w:rPr>
          <w:rFonts w:cstheme="minorHAnsi"/>
        </w:rPr>
      </w:pPr>
      <w:r w:rsidRPr="00F96D15">
        <w:rPr>
          <w:rFonts w:cstheme="minorHAnsi"/>
        </w:rPr>
        <w:t>According to this framework, the cascading i</w:t>
      </w:r>
      <w:r w:rsidR="00996BBD" w:rsidRPr="00F96D15">
        <w:rPr>
          <w:rFonts w:cstheme="minorHAnsi"/>
        </w:rPr>
        <w:t xml:space="preserve">mpacts of </w:t>
      </w:r>
      <w:r w:rsidR="00426977" w:rsidRPr="00F96D15">
        <w:rPr>
          <w:rFonts w:cstheme="minorHAnsi"/>
        </w:rPr>
        <w:t xml:space="preserve">nutrient inputs </w:t>
      </w:r>
      <w:r w:rsidR="00996BBD" w:rsidRPr="00F96D15">
        <w:rPr>
          <w:rFonts w:cstheme="minorHAnsi"/>
        </w:rPr>
        <w:t xml:space="preserve">on temporal stability can </w:t>
      </w:r>
      <w:r w:rsidR="008402E1" w:rsidRPr="00F96D15">
        <w:rPr>
          <w:rFonts w:cstheme="minorHAnsi"/>
        </w:rPr>
        <w:t>result from</w:t>
      </w:r>
      <w:r w:rsidR="00996BBD" w:rsidRPr="00F96D15">
        <w:rPr>
          <w:rFonts w:cstheme="minorHAnsi"/>
        </w:rPr>
        <w:t xml:space="preserve"> </w:t>
      </w:r>
      <w:r w:rsidR="008402E1" w:rsidRPr="00F96D15">
        <w:rPr>
          <w:rFonts w:cstheme="minorHAnsi"/>
        </w:rPr>
        <w:t xml:space="preserve">changes in plant diversity </w:t>
      </w:r>
      <w:r w:rsidR="00996BBD" w:rsidRPr="00F96D15">
        <w:rPr>
          <w:rFonts w:cstheme="minorHAnsi"/>
        </w:rPr>
        <w:t>and asynchronous dynamics</w:t>
      </w:r>
      <w:r w:rsidRPr="00F96D15">
        <w:rPr>
          <w:rFonts w:cstheme="minorHAnsi"/>
        </w:rPr>
        <w:t xml:space="preserve"> at multiple spatial scales</w:t>
      </w:r>
      <w:r w:rsidR="004C5E7E" w:rsidRPr="00F96D15">
        <w:rPr>
          <w:rFonts w:cstheme="minorHAnsi"/>
        </w:rPr>
        <w:t xml:space="preserve"> (Fig. 1)</w:t>
      </w:r>
      <w:r w:rsidR="00996BBD" w:rsidRPr="00F96D15">
        <w:rPr>
          <w:rFonts w:cstheme="minorHAnsi"/>
        </w:rPr>
        <w:t xml:space="preserve">. </w:t>
      </w:r>
      <w:r w:rsidRPr="00F96D15">
        <w:rPr>
          <w:rFonts w:cstheme="minorHAnsi"/>
        </w:rPr>
        <w:t>Chronic i</w:t>
      </w:r>
      <w:r w:rsidR="002861BE" w:rsidRPr="00F96D15">
        <w:rPr>
          <w:rFonts w:cstheme="minorHAnsi"/>
        </w:rPr>
        <w:t>ncrease in the</w:t>
      </w:r>
      <w:r w:rsidR="00996BBD" w:rsidRPr="00F96D15">
        <w:rPr>
          <w:rFonts w:cstheme="minorHAnsi"/>
        </w:rPr>
        <w:t xml:space="preserve"> supply of multiple limiting resources</w:t>
      </w:r>
      <w:r w:rsidRPr="00F96D15">
        <w:rPr>
          <w:rFonts w:cstheme="minorHAnsi"/>
        </w:rPr>
        <w:t xml:space="preserve"> </w:t>
      </w:r>
      <w:r w:rsidR="00356C40" w:rsidRPr="00F96D15">
        <w:rPr>
          <w:rFonts w:cstheme="minorHAnsi"/>
        </w:rPr>
        <w:t>could</w:t>
      </w:r>
      <w:r w:rsidR="009B7947" w:rsidRPr="00F96D15">
        <w:rPr>
          <w:rFonts w:cstheme="minorHAnsi"/>
        </w:rPr>
        <w:t xml:space="preserve"> </w:t>
      </w:r>
      <w:r w:rsidR="00753380" w:rsidRPr="00F96D15">
        <w:rPr>
          <w:rFonts w:cstheme="minorHAnsi"/>
        </w:rPr>
        <w:t>decrease</w:t>
      </w:r>
      <w:r w:rsidR="00996BBD" w:rsidRPr="00F96D15">
        <w:rPr>
          <w:rFonts w:cstheme="minorHAnsi"/>
        </w:rPr>
        <w:t xml:space="preserve"> </w:t>
      </w:r>
      <w:r w:rsidRPr="00F96D15">
        <w:rPr>
          <w:rFonts w:cstheme="minorHAnsi"/>
        </w:rPr>
        <w:t xml:space="preserve">microhabitat </w:t>
      </w:r>
      <w:r w:rsidR="00996BBD" w:rsidRPr="00F96D15">
        <w:rPr>
          <w:rFonts w:cstheme="minorHAnsi"/>
        </w:rPr>
        <w:t>heterogeneity</w:t>
      </w:r>
      <w:r w:rsidR="002861BE" w:rsidRPr="00F96D15">
        <w:rPr>
          <w:rFonts w:cstheme="minorHAnsi"/>
        </w:rPr>
        <w:t xml:space="preserve"> </w:t>
      </w:r>
      <w:r w:rsidR="005F7745" w:rsidRPr="00F96D15">
        <w:rPr>
          <w:rFonts w:cstheme="minorHAnsi"/>
        </w:rPr>
        <w:t xml:space="preserve">and </w:t>
      </w:r>
      <w:r w:rsidR="005F7745" w:rsidRPr="00F96D15">
        <w:t xml:space="preserve">variation </w:t>
      </w:r>
      <w:r w:rsidR="002D464B" w:rsidRPr="00F96D15">
        <w:t xml:space="preserve">in local plant </w:t>
      </w:r>
      <w:r w:rsidR="00B35A65" w:rsidRPr="00F96D15">
        <w:t>community structure</w:t>
      </w:r>
      <w:r w:rsidR="005F7745" w:rsidRPr="00F96D15">
        <w:t xml:space="preserve"> </w:t>
      </w:r>
      <w:r w:rsidR="002861BE" w:rsidRPr="00F96D15">
        <w:rPr>
          <w:rFonts w:cstheme="minorHAnsi"/>
        </w:rPr>
        <w:t>(</w:t>
      </w:r>
      <w:r w:rsidR="00290C05" w:rsidRPr="00F96D15">
        <w:rPr>
          <w:rFonts w:cstheme="minorHAnsi"/>
        </w:rPr>
        <w:t xml:space="preserve">potentially </w:t>
      </w:r>
      <w:r w:rsidR="002861BE" w:rsidRPr="00F96D15">
        <w:rPr>
          <w:rFonts w:cstheme="minorHAnsi"/>
        </w:rPr>
        <w:t xml:space="preserve">reducing </w:t>
      </w:r>
      <w:r w:rsidR="008C5B8F" w:rsidRPr="00F96D15">
        <w:rPr>
          <w:rFonts w:cstheme="minorHAnsi"/>
        </w:rPr>
        <w:t xml:space="preserve">beta diversity and </w:t>
      </w:r>
      <w:r w:rsidR="002861BE" w:rsidRPr="00F96D15">
        <w:rPr>
          <w:rFonts w:cstheme="minorHAnsi"/>
        </w:rPr>
        <w:t>spatial asynchrony</w:t>
      </w:r>
      <w:r w:rsidR="00F91AE7" w:rsidRPr="00F96D15">
        <w:rPr>
          <w:rFonts w:cstheme="minorHAnsi"/>
        </w:rPr>
        <w:t>)</w:t>
      </w:r>
      <w:r w:rsidR="00996BBD" w:rsidRPr="00F96D15">
        <w:rPr>
          <w:rFonts w:cstheme="minorHAnsi"/>
        </w:rPr>
        <w:t xml:space="preserve">, </w:t>
      </w:r>
      <w:r w:rsidR="00753380" w:rsidRPr="00F96D15">
        <w:rPr>
          <w:rFonts w:cstheme="minorHAnsi"/>
        </w:rPr>
        <w:t>eliminate</w:t>
      </w:r>
      <w:r w:rsidR="00996BBD" w:rsidRPr="00F96D15">
        <w:rPr>
          <w:rFonts w:cstheme="minorHAnsi"/>
        </w:rPr>
        <w:t xml:space="preserve"> </w:t>
      </w:r>
      <w:r w:rsidR="0003560B" w:rsidRPr="00F96D15">
        <w:rPr>
          <w:rFonts w:cstheme="minorHAnsi"/>
        </w:rPr>
        <w:t xml:space="preserve">species </w:t>
      </w:r>
      <w:r w:rsidR="00753380" w:rsidRPr="00F96D15">
        <w:rPr>
          <w:rFonts w:cstheme="minorHAnsi"/>
        </w:rPr>
        <w:t xml:space="preserve">competitive </w:t>
      </w:r>
      <w:r w:rsidR="00996BBD" w:rsidRPr="00F96D15">
        <w:rPr>
          <w:rFonts w:cstheme="minorHAnsi"/>
        </w:rPr>
        <w:t>trade-off</w:t>
      </w:r>
      <w:r w:rsidR="00753380" w:rsidRPr="00F96D15">
        <w:rPr>
          <w:rFonts w:cstheme="minorHAnsi"/>
        </w:rPr>
        <w:t>s</w:t>
      </w:r>
      <w:r w:rsidR="00996BBD" w:rsidRPr="00F96D15">
        <w:rPr>
          <w:rFonts w:cstheme="minorHAnsi"/>
        </w:rPr>
        <w:t xml:space="preserve"> </w:t>
      </w:r>
      <w:r w:rsidR="00753380" w:rsidRPr="00F96D15">
        <w:rPr>
          <w:rFonts w:cstheme="minorHAnsi"/>
        </w:rPr>
        <w:t>contributing to coexistence</w:t>
      </w:r>
      <w:r w:rsidR="002861BE" w:rsidRPr="00F96D15">
        <w:rPr>
          <w:rFonts w:cstheme="minorHAnsi"/>
        </w:rPr>
        <w:t xml:space="preserve"> (</w:t>
      </w:r>
      <w:r w:rsidR="00290C05" w:rsidRPr="00F96D15">
        <w:rPr>
          <w:rFonts w:cstheme="minorHAnsi"/>
        </w:rPr>
        <w:t xml:space="preserve">potentially </w:t>
      </w:r>
      <w:r w:rsidR="002861BE" w:rsidRPr="00F96D15">
        <w:rPr>
          <w:rFonts w:cstheme="minorHAnsi"/>
        </w:rPr>
        <w:t>reducing alpha and beta diversity)</w:t>
      </w:r>
      <w:r w:rsidR="0003560B" w:rsidRPr="00F96D15">
        <w:rPr>
          <w:rFonts w:cstheme="minorHAnsi"/>
        </w:rPr>
        <w:t xml:space="preserve">, diminish compensatory dynamics </w:t>
      </w:r>
      <w:r w:rsidR="00E17D7F" w:rsidRPr="00F96D15">
        <w:rPr>
          <w:rFonts w:cstheme="minorHAnsi"/>
        </w:rPr>
        <w:t>among</w:t>
      </w:r>
      <w:r w:rsidR="0003560B" w:rsidRPr="00F96D15">
        <w:rPr>
          <w:rFonts w:cstheme="minorHAnsi"/>
        </w:rPr>
        <w:t xml:space="preserve"> species driven by competition for resources</w:t>
      </w:r>
      <w:r w:rsidR="002861BE" w:rsidRPr="00F96D15">
        <w:rPr>
          <w:rFonts w:cstheme="minorHAnsi"/>
        </w:rPr>
        <w:t xml:space="preserve"> (</w:t>
      </w:r>
      <w:r w:rsidR="00290C05" w:rsidRPr="00F96D15">
        <w:rPr>
          <w:rFonts w:cstheme="minorHAnsi"/>
        </w:rPr>
        <w:t xml:space="preserve">potentially </w:t>
      </w:r>
      <w:r w:rsidR="002861BE" w:rsidRPr="00F96D15">
        <w:rPr>
          <w:rFonts w:cstheme="minorHAnsi"/>
        </w:rPr>
        <w:t xml:space="preserve">reducing species asynchrony and </w:t>
      </w:r>
      <w:r w:rsidR="00E92B25" w:rsidRPr="00F96D15">
        <w:rPr>
          <w:rFonts w:cstheme="minorHAnsi"/>
        </w:rPr>
        <w:t xml:space="preserve">species </w:t>
      </w:r>
      <w:r w:rsidR="002861BE" w:rsidRPr="00F96D15">
        <w:rPr>
          <w:rFonts w:cstheme="minorHAnsi"/>
        </w:rPr>
        <w:t>stability)</w:t>
      </w:r>
      <w:r w:rsidR="0003560B" w:rsidRPr="00F96D15">
        <w:rPr>
          <w:rFonts w:cstheme="minorHAnsi"/>
        </w:rPr>
        <w:t>, and offset asynchronous responses of species to environmental variability</w:t>
      </w:r>
      <w:r w:rsidR="009D07CA" w:rsidRPr="00F96D15">
        <w:rPr>
          <w:rFonts w:cstheme="minorHAnsi"/>
        </w:rPr>
        <w:t xml:space="preserve"> </w:t>
      </w:r>
      <w:r w:rsidR="002861BE" w:rsidRPr="00F96D15">
        <w:rPr>
          <w:rFonts w:cstheme="minorHAnsi"/>
        </w:rPr>
        <w:t>(</w:t>
      </w:r>
      <w:r w:rsidR="00290C05" w:rsidRPr="00F96D15">
        <w:rPr>
          <w:rFonts w:cstheme="minorHAnsi"/>
        </w:rPr>
        <w:t xml:space="preserve">potentially </w:t>
      </w:r>
      <w:r w:rsidR="002861BE" w:rsidRPr="00F96D15">
        <w:rPr>
          <w:rFonts w:cstheme="minorHAnsi"/>
        </w:rPr>
        <w:t xml:space="preserve">reducing species asynchrony and </w:t>
      </w:r>
      <w:r w:rsidR="00BE6DDA" w:rsidRPr="00F96D15">
        <w:rPr>
          <w:rFonts w:cstheme="minorHAnsi"/>
        </w:rPr>
        <w:t xml:space="preserve">species </w:t>
      </w:r>
      <w:r w:rsidR="002861BE" w:rsidRPr="00F96D15">
        <w:rPr>
          <w:rFonts w:cstheme="minorHAnsi"/>
        </w:rPr>
        <w:t xml:space="preserve">stability) </w:t>
      </w:r>
      <w:r w:rsidR="00BE6DDA" w:rsidRPr="00F96D15">
        <w:rPr>
          <w:rFonts w:cstheme="minorHAnsi"/>
        </w:rPr>
        <w:fldChar w:fldCharType="begin">
          <w:fldData xml:space="preserve">PEVuZE5vdGU+PENpdGU+PEF1dGhvcj5JdmVzPC9BdXRob3I+PFllYXI+MTk5OTwvWWVhcj48UmVj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U0Mi01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</w:fldData>
        </w:fldChar>
      </w:r>
      <w:r w:rsidR="0045535B" w:rsidRPr="00F96D15">
        <w:rPr>
          <w:rFonts w:cstheme="minorHAnsi"/>
        </w:rPr>
        <w:instrText xml:space="preserve"> ADDIN EN.CITE </w:instrText>
      </w:r>
      <w:r w:rsidR="0045535B" w:rsidRPr="00F96D15">
        <w:rPr>
          <w:rFonts w:cstheme="minorHAnsi"/>
        </w:rPr>
        <w:fldChar w:fldCharType="begin">
          <w:fldData xml:space="preserve">PEVuZE5vdGU+PENpdGU+PEF1dGhvcj5JdmVzPC9BdXRob3I+PFllYXI+MTk5OTwvWWVhcj48UmVj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U0Mi01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</w:fldData>
        </w:fldChar>
      </w:r>
      <w:r w:rsidR="0045535B" w:rsidRPr="00F96D15">
        <w:rPr>
          <w:rFonts w:cstheme="minorHAnsi"/>
        </w:rPr>
        <w:instrText xml:space="preserve"> ADDIN EN.CITE.DATA </w:instrText>
      </w:r>
      <w:r w:rsidR="0045535B" w:rsidRPr="00F96D15">
        <w:rPr>
          <w:rFonts w:cstheme="minorHAnsi"/>
        </w:rPr>
      </w:r>
      <w:r w:rsidR="0045535B" w:rsidRPr="00F96D15">
        <w:rPr>
          <w:rFonts w:cstheme="minorHAnsi"/>
        </w:rPr>
        <w:fldChar w:fldCharType="end"/>
      </w:r>
      <w:r w:rsidR="00BE6DDA" w:rsidRPr="00F96D15">
        <w:rPr>
          <w:rFonts w:cstheme="minorHAnsi"/>
        </w:rPr>
      </w:r>
      <w:r w:rsidR="00BE6DDA" w:rsidRPr="00F96D15">
        <w:rPr>
          <w:rFonts w:cstheme="minorHAnsi"/>
        </w:rPr>
        <w:fldChar w:fldCharType="separate"/>
      </w:r>
      <w:r w:rsidR="0045535B" w:rsidRPr="00F96D15">
        <w:rPr>
          <w:rFonts w:cstheme="minorHAnsi"/>
          <w:noProof/>
        </w:rPr>
        <w:t>(Ives et al. 1999, Thebault and Loreau 2005, Gonzalez and Loreau 2009)</w:t>
      </w:r>
      <w:r w:rsidR="00BE6DDA" w:rsidRPr="00F96D15">
        <w:rPr>
          <w:rFonts w:cstheme="minorHAnsi"/>
        </w:rPr>
        <w:fldChar w:fldCharType="end"/>
      </w:r>
      <w:r w:rsidR="008A7AB8" w:rsidRPr="00F96D15">
        <w:rPr>
          <w:rFonts w:cstheme="minorHAnsi"/>
        </w:rPr>
        <w:t>.</w:t>
      </w:r>
      <w:r w:rsidR="0034456F" w:rsidRPr="00F96D15">
        <w:rPr>
          <w:rFonts w:cstheme="minorHAnsi"/>
        </w:rPr>
        <w:t xml:space="preserve"> </w:t>
      </w:r>
      <w:r w:rsidR="0086623C" w:rsidRPr="00F96D15">
        <w:rPr>
          <w:rFonts w:cstheme="minorHAnsi"/>
        </w:rPr>
        <w:t xml:space="preserve">Additionally, </w:t>
      </w:r>
      <w:r w:rsidR="002F20E2" w:rsidRPr="00F96D15">
        <w:rPr>
          <w:rFonts w:cstheme="minorHAnsi"/>
        </w:rPr>
        <w:t xml:space="preserve">nutrient inputs </w:t>
      </w:r>
      <w:r w:rsidR="008B0E37" w:rsidRPr="00F96D15">
        <w:rPr>
          <w:rFonts w:cstheme="minorHAnsi"/>
        </w:rPr>
        <w:t xml:space="preserve">may </w:t>
      </w:r>
      <w:r w:rsidR="00D26154" w:rsidRPr="00F96D15">
        <w:rPr>
          <w:rFonts w:cstheme="minorHAnsi"/>
        </w:rPr>
        <w:t xml:space="preserve">affect stability by changing </w:t>
      </w:r>
      <w:r w:rsidR="00686A9E" w:rsidRPr="00F96D15">
        <w:rPr>
          <w:rFonts w:cstheme="minorHAnsi"/>
        </w:rPr>
        <w:t xml:space="preserve">the relationships of </w:t>
      </w:r>
      <w:r w:rsidR="00596FA1" w:rsidRPr="00F96D15">
        <w:rPr>
          <w:rFonts w:cstheme="minorHAnsi"/>
        </w:rPr>
        <w:t xml:space="preserve">diversity </w:t>
      </w:r>
      <w:r w:rsidR="00686A9E" w:rsidRPr="00F96D15">
        <w:rPr>
          <w:rFonts w:cstheme="minorHAnsi"/>
        </w:rPr>
        <w:t>with asynchrony and</w:t>
      </w:r>
      <w:r w:rsidR="00596FA1" w:rsidRPr="00F96D15">
        <w:rPr>
          <w:rFonts w:cstheme="minorHAnsi"/>
        </w:rPr>
        <w:t xml:space="preserve"> </w:t>
      </w:r>
      <w:r w:rsidR="00C17A90" w:rsidRPr="00F96D15">
        <w:rPr>
          <w:rFonts w:cstheme="minorHAnsi"/>
        </w:rPr>
        <w:t>stability at multiple spatial scales</w:t>
      </w:r>
      <w:r w:rsidR="00775E59" w:rsidRPr="00F96D15">
        <w:rPr>
          <w:rFonts w:cstheme="minorHAnsi"/>
        </w:rPr>
        <w:t xml:space="preserve">. </w:t>
      </w:r>
      <w:r w:rsidR="00C22E7E" w:rsidRPr="00F96D15">
        <w:rPr>
          <w:rFonts w:cstheme="minorHAnsi"/>
        </w:rPr>
        <w:t xml:space="preserve">Eutrophication may </w:t>
      </w:r>
      <w:r w:rsidR="00347C3F" w:rsidRPr="00F96D15">
        <w:rPr>
          <w:rFonts w:cstheme="minorHAnsi"/>
        </w:rPr>
        <w:t xml:space="preserve">weaken the </w:t>
      </w:r>
      <w:r w:rsidR="00E73EE4" w:rsidRPr="00F96D15">
        <w:rPr>
          <w:rFonts w:cstheme="minorHAnsi"/>
        </w:rPr>
        <w:t>positive effect of alpha diversity on alpha</w:t>
      </w:r>
      <w:r w:rsidR="00441E77" w:rsidRPr="00F96D15">
        <w:rPr>
          <w:rFonts w:cstheme="minorHAnsi"/>
        </w:rPr>
        <w:t xml:space="preserve"> </w:t>
      </w:r>
      <w:r w:rsidR="006A1D78" w:rsidRPr="00F96D15">
        <w:rPr>
          <w:rFonts w:cstheme="minorHAnsi"/>
        </w:rPr>
        <w:t xml:space="preserve">stability </w:t>
      </w:r>
      <w:r w:rsidR="00C22E7E" w:rsidRPr="00F96D15">
        <w:rPr>
          <w:rFonts w:cstheme="minorHAnsi"/>
        </w:rPr>
        <w:t xml:space="preserve">through </w:t>
      </w:r>
      <w:r w:rsidR="006A1D78" w:rsidRPr="00F96D15">
        <w:rPr>
          <w:rFonts w:cstheme="minorHAnsi"/>
        </w:rPr>
        <w:t>a decrease in</w:t>
      </w:r>
      <w:r w:rsidR="00C22E7E" w:rsidRPr="00F96D15">
        <w:rPr>
          <w:rFonts w:cstheme="minorHAnsi"/>
        </w:rPr>
        <w:t xml:space="preserve"> </w:t>
      </w:r>
      <w:r w:rsidR="00C911C6" w:rsidRPr="00F96D15">
        <w:rPr>
          <w:rFonts w:cstheme="minorHAnsi"/>
        </w:rPr>
        <w:t xml:space="preserve">the relationship of alpha diversity with </w:t>
      </w:r>
      <w:r w:rsidR="00C22E7E" w:rsidRPr="00F96D15">
        <w:rPr>
          <w:rFonts w:cstheme="minorHAnsi"/>
        </w:rPr>
        <w:t>species asynchrony and</w:t>
      </w:r>
      <w:r w:rsidR="00017FAB" w:rsidRPr="00F96D15">
        <w:rPr>
          <w:rFonts w:cstheme="minorHAnsi"/>
        </w:rPr>
        <w:t>/or</w:t>
      </w:r>
      <w:r w:rsidR="00C22E7E" w:rsidRPr="00F96D15">
        <w:rPr>
          <w:rFonts w:cstheme="minorHAnsi"/>
        </w:rPr>
        <w:t xml:space="preserve"> </w:t>
      </w:r>
      <w:r w:rsidR="006A1D78" w:rsidRPr="00F96D15">
        <w:rPr>
          <w:rFonts w:cstheme="minorHAnsi"/>
        </w:rPr>
        <w:t>species</w:t>
      </w:r>
      <w:r w:rsidR="00C22E7E" w:rsidRPr="00F96D15">
        <w:rPr>
          <w:rFonts w:cstheme="minorHAnsi"/>
        </w:rPr>
        <w:t xml:space="preserve"> stability</w:t>
      </w:r>
      <w:r w:rsidR="006A1D78" w:rsidRPr="00F96D15">
        <w:rPr>
          <w:rFonts w:cstheme="minorHAnsi"/>
        </w:rPr>
        <w:t xml:space="preserve"> </w:t>
      </w:r>
      <w:r w:rsidR="00132564" w:rsidRPr="00F96D15">
        <w:rPr>
          <w:rFonts w:cstheme="minorHAnsi"/>
        </w:rPr>
        <w:fldChar w:fldCharType="begin">
          <w:fldData xml:space="preserve">PEVuZE5vdGU+PENpdGU+PEF1dGhvcj5IYXV0aWVyPC9BdXRob3I+PFllYXI+MjAxNDwvWWVhcj48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</w:fldData>
        </w:fldChar>
      </w:r>
      <w:r w:rsidR="00132564" w:rsidRPr="00F96D15">
        <w:rPr>
          <w:rFonts w:cstheme="minorHAnsi"/>
        </w:rPr>
        <w:instrText xml:space="preserve"> ADDIN EN.CITE </w:instrText>
      </w:r>
      <w:r w:rsidR="00132564" w:rsidRPr="00F96D15">
        <w:rPr>
          <w:rFonts w:cstheme="minorHAnsi"/>
        </w:rPr>
        <w:fldChar w:fldCharType="begin">
          <w:fldData xml:space="preserve">PEVuZE5vdGU+PENpdGU+PEF1dGhvcj5IYXV0aWVyPC9BdXRob3I+PFllYXI+MjAxNDwvWWVhcj48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</w:fldData>
        </w:fldChar>
      </w:r>
      <w:r w:rsidR="00132564" w:rsidRPr="00F96D15">
        <w:rPr>
          <w:rFonts w:cstheme="minorHAnsi"/>
        </w:rPr>
        <w:instrText xml:space="preserve"> ADDIN EN.CITE.DATA </w:instrText>
      </w:r>
      <w:r w:rsidR="00132564" w:rsidRPr="00F96D15">
        <w:rPr>
          <w:rFonts w:cstheme="minorHAnsi"/>
        </w:rPr>
      </w:r>
      <w:r w:rsidR="00132564" w:rsidRPr="00F96D15">
        <w:rPr>
          <w:rFonts w:cstheme="minorHAnsi"/>
        </w:rPr>
        <w:fldChar w:fldCharType="end"/>
      </w:r>
      <w:r w:rsidR="00132564" w:rsidRPr="00F96D15">
        <w:rPr>
          <w:rFonts w:cstheme="minorHAnsi"/>
        </w:rPr>
      </w:r>
      <w:r w:rsidR="00132564" w:rsidRPr="00F96D15">
        <w:rPr>
          <w:rFonts w:cstheme="minorHAnsi"/>
        </w:rPr>
        <w:fldChar w:fldCharType="separate"/>
      </w:r>
      <w:r w:rsidR="00132564" w:rsidRPr="00F96D15">
        <w:rPr>
          <w:rFonts w:cstheme="minorHAnsi"/>
          <w:noProof/>
        </w:rPr>
        <w:t>(Hautier et al. 2014, Zhang et al. 2016)</w:t>
      </w:r>
      <w:r w:rsidR="00132564" w:rsidRPr="00F96D15">
        <w:rPr>
          <w:rFonts w:cstheme="minorHAnsi"/>
        </w:rPr>
        <w:fldChar w:fldCharType="end"/>
      </w:r>
      <w:r w:rsidR="00FA1F4C" w:rsidRPr="00F96D15">
        <w:rPr>
          <w:rFonts w:cstheme="minorHAnsi"/>
        </w:rPr>
        <w:t xml:space="preserve">. </w:t>
      </w:r>
      <w:r w:rsidR="008D7D1D" w:rsidRPr="00F96D15">
        <w:rPr>
          <w:rFonts w:cstheme="minorHAnsi"/>
        </w:rPr>
        <w:t>Similarly, fertilization</w:t>
      </w:r>
      <w:r w:rsidR="00347C3F" w:rsidRPr="00F96D15">
        <w:rPr>
          <w:rFonts w:cstheme="minorHAnsi"/>
        </w:rPr>
        <w:t xml:space="preserve"> </w:t>
      </w:r>
      <w:r w:rsidR="00FA1F4C" w:rsidRPr="00F96D15">
        <w:rPr>
          <w:rFonts w:cstheme="minorHAnsi"/>
        </w:rPr>
        <w:t>may</w:t>
      </w:r>
      <w:r w:rsidR="00347C3F" w:rsidRPr="00F96D15">
        <w:rPr>
          <w:rFonts w:cstheme="minorHAnsi"/>
        </w:rPr>
        <w:t xml:space="preserve"> </w:t>
      </w:r>
      <w:r w:rsidR="004225FD" w:rsidRPr="00F96D15">
        <w:rPr>
          <w:rFonts w:cstheme="minorHAnsi"/>
        </w:rPr>
        <w:t xml:space="preserve">reduce the positive effect of </w:t>
      </w:r>
      <w:r w:rsidR="003B64BE" w:rsidRPr="00F96D15">
        <w:rPr>
          <w:rFonts w:cstheme="minorHAnsi"/>
        </w:rPr>
        <w:t>beta</w:t>
      </w:r>
      <w:r w:rsidR="008D7D1D" w:rsidRPr="00F96D15">
        <w:rPr>
          <w:rFonts w:cstheme="minorHAnsi"/>
        </w:rPr>
        <w:t xml:space="preserve"> </w:t>
      </w:r>
      <w:r w:rsidR="00CA4EFD" w:rsidRPr="00F96D15">
        <w:rPr>
          <w:rFonts w:cstheme="minorHAnsi"/>
        </w:rPr>
        <w:t xml:space="preserve">diversity </w:t>
      </w:r>
      <w:r w:rsidR="004225FD" w:rsidRPr="00F96D15">
        <w:rPr>
          <w:rFonts w:cstheme="minorHAnsi"/>
        </w:rPr>
        <w:t>on</w:t>
      </w:r>
      <w:r w:rsidR="00CA4EFD" w:rsidRPr="00F96D15">
        <w:rPr>
          <w:rFonts w:cstheme="minorHAnsi"/>
        </w:rPr>
        <w:t xml:space="preserve"> </w:t>
      </w:r>
      <w:r w:rsidR="008D7D1D" w:rsidRPr="00F96D15">
        <w:rPr>
          <w:rFonts w:cstheme="minorHAnsi"/>
        </w:rPr>
        <w:t xml:space="preserve">gamma </w:t>
      </w:r>
      <w:r w:rsidR="00CA4EFD" w:rsidRPr="00F96D15">
        <w:rPr>
          <w:rFonts w:cstheme="minorHAnsi"/>
        </w:rPr>
        <w:t xml:space="preserve">stability </w:t>
      </w:r>
      <w:r w:rsidR="00017FAB" w:rsidRPr="00F96D15">
        <w:rPr>
          <w:rFonts w:cstheme="minorHAnsi"/>
        </w:rPr>
        <w:t xml:space="preserve">through a decrease in </w:t>
      </w:r>
      <w:r w:rsidR="00C911C6" w:rsidRPr="00F96D15">
        <w:rPr>
          <w:rFonts w:cstheme="minorHAnsi"/>
        </w:rPr>
        <w:t xml:space="preserve">the relationship of beta diversity with </w:t>
      </w:r>
      <w:r w:rsidR="00017FAB" w:rsidRPr="00F96D15">
        <w:rPr>
          <w:rFonts w:cstheme="minorHAnsi"/>
        </w:rPr>
        <w:t>spatial asynchrony</w:t>
      </w:r>
      <w:r w:rsidR="00A25372" w:rsidRPr="00F96D15">
        <w:rPr>
          <w:rFonts w:cstheme="minorHAnsi"/>
        </w:rPr>
        <w:t xml:space="preserve">. </w:t>
      </w:r>
      <w:r w:rsidR="00356C40" w:rsidRPr="00F96D15">
        <w:rPr>
          <w:rFonts w:cstheme="minorHAnsi"/>
        </w:rPr>
        <w:t xml:space="preserve">While </w:t>
      </w:r>
      <w:r w:rsidR="009A664A" w:rsidRPr="00F96D15">
        <w:rPr>
          <w:rFonts w:cstheme="minorHAnsi"/>
        </w:rPr>
        <w:t>elevated nutrient supply has been shown to reduce</w:t>
      </w:r>
      <w:r w:rsidR="00B34435" w:rsidRPr="00F96D15">
        <w:rPr>
          <w:rFonts w:cstheme="minorHAnsi"/>
        </w:rPr>
        <w:t xml:space="preserve"> </w:t>
      </w:r>
      <w:r w:rsidR="009A664A" w:rsidRPr="00F96D15">
        <w:rPr>
          <w:rFonts w:cstheme="minorHAnsi"/>
        </w:rPr>
        <w:t>alpha diversity</w:t>
      </w:r>
      <w:r w:rsidR="003373CC" w:rsidRPr="00F96D15">
        <w:rPr>
          <w:rFonts w:cstheme="minorHAnsi"/>
        </w:rPr>
        <w:t xml:space="preserve"> </w:t>
      </w:r>
      <w:r w:rsidR="00BE6DDA" w:rsidRPr="00F96D15">
        <w:rPr>
          <w:rFonts w:cstheme="minorHAnsi"/>
        </w:rPr>
        <w:fldChar w:fldCharType="begin">
          <w:fldData xml:space="preserve">PEVuZE5vdGU+PENpdGU+PEF1dGhvcj5IYXJwb2xlPC9BdXRob3I+PFllYXI+MjAxNzwvWWVhcj48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OTEtNzkzPC9wYWdlcz48dm9sdW1lPjQ0Njwvdm9sdW1lPjxudW1iZXI+NzEzNzwvbnVtYmVyPjxr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</w:fldData>
        </w:fldChar>
      </w:r>
      <w:r w:rsidR="00772977" w:rsidRPr="00F96D15">
        <w:rPr>
          <w:rFonts w:cstheme="minorHAnsi"/>
        </w:rPr>
        <w:instrText xml:space="preserve"> ADDIN EN.CITE </w:instrText>
      </w:r>
      <w:r w:rsidR="00772977" w:rsidRPr="00F96D15">
        <w:rPr>
          <w:rFonts w:cstheme="minorHAnsi"/>
        </w:rPr>
        <w:fldChar w:fldCharType="begin">
          <w:fldData xml:space="preserve">PEVuZE5vdGU+PENpdGU+PEF1dGhvcj5IYXJwb2xlPC9BdXRob3I+PFllYXI+MjAxNzwvWWVhcj48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3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</w:fldData>
        </w:fldChar>
      </w:r>
      <w:r w:rsidR="00772977" w:rsidRPr="00F96D15">
        <w:rPr>
          <w:rFonts w:cstheme="minorHAnsi"/>
        </w:rPr>
        <w:instrText xml:space="preserve"> ADDIN EN.CITE.DATA </w:instrText>
      </w:r>
      <w:r w:rsidR="00772977" w:rsidRPr="00F96D15">
        <w:rPr>
          <w:rFonts w:cstheme="minorHAnsi"/>
        </w:rPr>
      </w:r>
      <w:r w:rsidR="00772977" w:rsidRPr="00F96D15">
        <w:rPr>
          <w:rFonts w:cstheme="minorHAnsi"/>
        </w:rPr>
        <w:fldChar w:fldCharType="end"/>
      </w:r>
      <w:r w:rsidR="00BE6DDA" w:rsidRPr="00F96D15">
        <w:rPr>
          <w:rFonts w:cstheme="minorHAnsi"/>
        </w:rPr>
      </w:r>
      <w:r w:rsidR="00BE6DDA" w:rsidRPr="00F96D15">
        <w:rPr>
          <w:rFonts w:cstheme="minorHAnsi"/>
        </w:rPr>
        <w:fldChar w:fldCharType="separate"/>
      </w:r>
      <w:r w:rsidR="00772977" w:rsidRPr="00F96D15">
        <w:rPr>
          <w:rFonts w:cstheme="minorHAnsi"/>
          <w:noProof/>
        </w:rPr>
        <w:t>(Harpole and Tilman 2007, Harpole et al. 2016, Harpole et al. 2017, Kimmel et al. 2019)</w:t>
      </w:r>
      <w:r w:rsidR="00BE6DDA" w:rsidRPr="00F96D15">
        <w:rPr>
          <w:rFonts w:cstheme="minorHAnsi"/>
        </w:rPr>
        <w:fldChar w:fldCharType="end"/>
      </w:r>
      <w:r w:rsidR="005A446D" w:rsidRPr="00F96D15">
        <w:rPr>
          <w:rFonts w:cstheme="minorHAnsi"/>
        </w:rPr>
        <w:t xml:space="preserve"> and the alpha diversity-</w:t>
      </w:r>
      <w:r w:rsidR="00B34435" w:rsidRPr="00F96D15">
        <w:rPr>
          <w:rFonts w:cstheme="minorHAnsi"/>
        </w:rPr>
        <w:t xml:space="preserve">stability relationship </w:t>
      </w:r>
      <w:r w:rsidR="008C5885" w:rsidRPr="00F96D15">
        <w:rPr>
          <w:rFonts w:cstheme="minorHAnsi"/>
        </w:rPr>
        <w:fldChar w:fldCharType="begin">
          <w:fldData xml:space="preserve">PEVuZE5vdGU+PENpdGU+PEF1dGhvcj5IYXV0aWVyPC9BdXRob3I+PFllYXI+MjAxNDwvWWVhcj48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</w:fldData>
        </w:fldChar>
      </w:r>
      <w:r w:rsidR="008C5885" w:rsidRPr="00F96D15">
        <w:rPr>
          <w:rFonts w:cstheme="minorHAnsi"/>
        </w:rPr>
        <w:instrText xml:space="preserve"> ADDIN EN.CITE </w:instrText>
      </w:r>
      <w:r w:rsidR="008C5885" w:rsidRPr="00F96D15">
        <w:rPr>
          <w:rFonts w:cstheme="minorHAnsi"/>
        </w:rPr>
        <w:fldChar w:fldCharType="begin">
          <w:fldData xml:space="preserve">PEVuZE5vdGU+PENpdGU+PEF1dGhvcj5IYXV0aWVyPC9BdXRob3I+PFllYXI+MjAxNDwvWWVhcj48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</w:fldData>
        </w:fldChar>
      </w:r>
      <w:r w:rsidR="008C5885" w:rsidRPr="00F96D15">
        <w:rPr>
          <w:rFonts w:cstheme="minorHAnsi"/>
        </w:rPr>
        <w:instrText xml:space="preserve"> ADDIN EN.CITE.DATA </w:instrText>
      </w:r>
      <w:r w:rsidR="008C5885" w:rsidRPr="00F96D15">
        <w:rPr>
          <w:rFonts w:cstheme="minorHAnsi"/>
        </w:rPr>
      </w:r>
      <w:r w:rsidR="008C5885" w:rsidRPr="00F96D15">
        <w:rPr>
          <w:rFonts w:cstheme="minorHAnsi"/>
        </w:rPr>
        <w:fldChar w:fldCharType="end"/>
      </w:r>
      <w:r w:rsidR="008C5885" w:rsidRPr="00F96D15">
        <w:rPr>
          <w:rFonts w:cstheme="minorHAnsi"/>
        </w:rPr>
      </w:r>
      <w:r w:rsidR="008C5885" w:rsidRPr="00F96D15">
        <w:rPr>
          <w:rFonts w:cstheme="minorHAnsi"/>
        </w:rPr>
        <w:fldChar w:fldCharType="separate"/>
      </w:r>
      <w:r w:rsidR="008C5885" w:rsidRPr="00F96D15">
        <w:rPr>
          <w:rFonts w:cstheme="minorHAnsi"/>
          <w:noProof/>
        </w:rPr>
        <w:t>(Hautier et al. 2014, Zhang et al. 2016)</w:t>
      </w:r>
      <w:r w:rsidR="008C5885" w:rsidRPr="00F96D15">
        <w:rPr>
          <w:rFonts w:cstheme="minorHAnsi"/>
        </w:rPr>
        <w:fldChar w:fldCharType="end"/>
      </w:r>
      <w:r w:rsidR="00356C40" w:rsidRPr="00F96D15">
        <w:rPr>
          <w:rFonts w:cstheme="minorHAnsi"/>
        </w:rPr>
        <w:t xml:space="preserve">, its role </w:t>
      </w:r>
      <w:r w:rsidR="009A664A" w:rsidRPr="00F96D15">
        <w:rPr>
          <w:rFonts w:cstheme="minorHAnsi"/>
        </w:rPr>
        <w:t>in mediating the functional consequences of biodiversity change</w:t>
      </w:r>
      <w:r w:rsidR="009C5949" w:rsidRPr="00F96D15">
        <w:rPr>
          <w:rFonts w:cstheme="minorHAnsi"/>
        </w:rPr>
        <w:t>s</w:t>
      </w:r>
      <w:r w:rsidR="009A664A" w:rsidRPr="00F96D15">
        <w:rPr>
          <w:rFonts w:cstheme="minorHAnsi"/>
        </w:rPr>
        <w:t xml:space="preserve"> </w:t>
      </w:r>
      <w:r w:rsidR="003373CC" w:rsidRPr="00F96D15">
        <w:rPr>
          <w:rFonts w:cstheme="minorHAnsi"/>
        </w:rPr>
        <w:t>(</w:t>
      </w:r>
      <w:r w:rsidR="009A664A" w:rsidRPr="00F96D15">
        <w:rPr>
          <w:rFonts w:cstheme="minorHAnsi"/>
        </w:rPr>
        <w:t xml:space="preserve">variations in </w:t>
      </w:r>
      <w:r w:rsidR="00D57A14" w:rsidRPr="00F96D15">
        <w:rPr>
          <w:rFonts w:cstheme="minorHAnsi"/>
        </w:rPr>
        <w:t>the number</w:t>
      </w:r>
      <w:r w:rsidR="00D56887" w:rsidRPr="00F96D15">
        <w:rPr>
          <w:rFonts w:cstheme="minorHAnsi"/>
        </w:rPr>
        <w:t>, abundance</w:t>
      </w:r>
      <w:r w:rsidR="00D57A14" w:rsidRPr="00F96D15">
        <w:rPr>
          <w:rFonts w:cstheme="minorHAnsi"/>
        </w:rPr>
        <w:t xml:space="preserve"> and identities of species</w:t>
      </w:r>
      <w:r w:rsidR="003373CC" w:rsidRPr="00F96D15">
        <w:rPr>
          <w:rFonts w:cstheme="minorHAnsi"/>
        </w:rPr>
        <w:t xml:space="preserve">) and compensatory mechanisms (variations and compensations in species responses) </w:t>
      </w:r>
      <w:r w:rsidR="00F446B0" w:rsidRPr="00F96D15">
        <w:rPr>
          <w:rFonts w:cstheme="minorHAnsi"/>
        </w:rPr>
        <w:t xml:space="preserve">that can </w:t>
      </w:r>
      <w:r w:rsidR="003373CC" w:rsidRPr="00F96D15">
        <w:rPr>
          <w:rFonts w:cstheme="minorHAnsi"/>
        </w:rPr>
        <w:t>scale up to affect the stable provisioning of ecosystem functions at larger spatial scale</w:t>
      </w:r>
      <w:r w:rsidR="0004542A" w:rsidRPr="00F96D15">
        <w:rPr>
          <w:rFonts w:cstheme="minorHAnsi"/>
        </w:rPr>
        <w:t>s</w:t>
      </w:r>
      <w:r w:rsidR="009A664A" w:rsidRPr="00F96D15">
        <w:rPr>
          <w:rFonts w:cstheme="minorHAnsi"/>
        </w:rPr>
        <w:t xml:space="preserve"> </w:t>
      </w:r>
      <w:r w:rsidR="00F446B0" w:rsidRPr="00F96D15">
        <w:rPr>
          <w:rFonts w:cstheme="minorHAnsi"/>
        </w:rPr>
        <w:t>remains to be elucidated.</w:t>
      </w:r>
    </w:p>
    <w:p w14:paraId="14A08B4C" w14:textId="24D9055D" w:rsidR="000339E4" w:rsidRPr="00F96D15" w:rsidRDefault="000339E4" w:rsidP="000339E4">
      <w:pPr>
        <w:rPr>
          <w:rFonts w:cstheme="minorHAnsi"/>
        </w:rPr>
      </w:pPr>
      <w:r w:rsidRPr="00F96D15">
        <w:rPr>
          <w:rFonts w:cstheme="minorHAnsi"/>
        </w:rPr>
        <w:t xml:space="preserve">To our knowledge, </w:t>
      </w:r>
      <w:r w:rsidR="005A446D" w:rsidRPr="00F96D15">
        <w:rPr>
          <w:rFonts w:cstheme="minorHAnsi"/>
        </w:rPr>
        <w:t xml:space="preserve">only </w:t>
      </w:r>
      <w:r w:rsidRPr="00F96D15">
        <w:rPr>
          <w:rFonts w:cstheme="minorHAnsi"/>
        </w:rPr>
        <w:t xml:space="preserve">one </w:t>
      </w:r>
      <w:r w:rsidR="00185CA2" w:rsidRPr="00F96D15">
        <w:rPr>
          <w:rFonts w:cstheme="minorHAnsi"/>
        </w:rPr>
        <w:t xml:space="preserve">recent </w:t>
      </w:r>
      <w:r w:rsidRPr="00F96D15">
        <w:rPr>
          <w:rFonts w:cstheme="minorHAnsi"/>
        </w:rPr>
        <w:t xml:space="preserve">study </w:t>
      </w:r>
      <w:r w:rsidR="00A57EB1" w:rsidRPr="00F96D15">
        <w:rPr>
          <w:rFonts w:cstheme="minorHAnsi"/>
        </w:rPr>
        <w:t xml:space="preserve">has </w:t>
      </w:r>
      <w:r w:rsidRPr="00F96D15">
        <w:rPr>
          <w:rFonts w:cstheme="minorHAnsi"/>
        </w:rPr>
        <w:t xml:space="preserve">assessed the cascading effect of </w:t>
      </w:r>
      <w:r w:rsidR="00185CA2" w:rsidRPr="00F96D15">
        <w:rPr>
          <w:rFonts w:cstheme="minorHAnsi"/>
        </w:rPr>
        <w:t xml:space="preserve">nutrient </w:t>
      </w:r>
      <w:r w:rsidR="001B3351" w:rsidRPr="00F96D15">
        <w:rPr>
          <w:rFonts w:cstheme="minorHAnsi"/>
        </w:rPr>
        <w:t xml:space="preserve">enrichment </w:t>
      </w:r>
      <w:r w:rsidRPr="00F96D15">
        <w:rPr>
          <w:rFonts w:cstheme="minorHAnsi"/>
        </w:rPr>
        <w:t>on stability at larger spatial scales</w:t>
      </w:r>
      <w:r w:rsidR="00F907F1" w:rsidRPr="00F96D15">
        <w:rPr>
          <w:rFonts w:cstheme="minorHAnsi"/>
        </w:rPr>
        <w:t xml:space="preserve"> </w:t>
      </w:r>
      <w:r w:rsidR="00A62A6F" w:rsidRPr="00F96D15">
        <w:rPr>
          <w:rFonts w:cstheme="minorHAnsi"/>
        </w:rPr>
        <w:fldChar w:fldCharType="begin"/>
      </w:r>
      <w:r w:rsidR="00A62A6F" w:rsidRPr="00F96D15">
        <w:rPr>
          <w:rFonts w:cstheme="minorHAnsi"/>
        </w:rPr>
        <w:instrText xml:space="preserve"> ADDIN EN.CITE &lt;EndNote&gt;&lt;Cite&gt;&lt;Author&gt;Zhang&lt;/Author&gt;&lt;Year&gt;2019&lt;/Year&gt;&lt;RecNum&gt;3668&lt;/RecNum&gt;&lt;DisplayText&gt;(Zhang et al. 2019)&lt;/DisplayText&gt;&lt;record&gt;&lt;rec-number&gt;3668&lt;/rec-number&gt;&lt;foreign-keys&gt;&lt;key app="EN" db-id="ewvpte2f1xspaeevdf1vzrff9rrxzadw0vae" timestamp="1581407121"&gt;3668&lt;/key&gt;&lt;/foreign-keys&gt;&lt;ref-type name="Journal Article"&gt;17&lt;/ref-type&gt;&lt;contributors&gt;&lt;authors&gt;&lt;author&gt;Zhang, Y. H.&lt;/author&gt;&lt;author&gt;Feng, J. C.&lt;/author&gt;&lt;author&gt;Loreau, M.&lt;/author&gt;&lt;author&gt;He, N. P.&lt;/author&gt;&lt;author&gt;Han, X. G.&lt;/author&gt;&lt;author&gt;Jiang, L.&lt;/author&gt;&lt;/authors&gt;&lt;/contributors&gt;&lt;titles&gt;&lt;title&gt;Nitrogen addition does not reduce the role of spatial asynchrony in stabilising grassland communities&lt;/title&gt;&lt;secondary-title&gt;Ecology Letters&lt;/secondary-title&gt;&lt;/titles&gt;&lt;periodical&gt;&lt;full-title&gt;Ecology Letters&lt;/full-title&gt;&lt;abbr-1&gt;Ecol. Lett.&lt;/abbr-1&gt;&lt;/periodical&gt;&lt;pages&gt;563-571&lt;/pages&gt;&lt;volume&gt;22&lt;/volume&gt;&lt;number&gt;4&lt;/number&gt;&lt;dates&gt;&lt;year&gt;2019&lt;/year&gt;&lt;pub-dates&gt;&lt;date&gt;Apr&lt;/date&gt;&lt;/pub-dates&gt;&lt;/dates&gt;&lt;isbn&gt;1461-023X&lt;/isbn&gt;&lt;accession-num&gt;WOS:000460768100001&lt;/accession-num&gt;&lt;urls&gt;&lt;related-urls&gt;&lt;url&gt;&amp;lt;Go to ISI&amp;gt;://WOS:000460768100001&lt;/url&gt;&lt;/related-urls&gt;&lt;/urls&gt;&lt;electronic-resource-num&gt;10.1111/ele.13212&lt;/electronic-resource-num&gt;&lt;/record&gt;&lt;/Cite&gt;&lt;/EndNote&gt;</w:instrText>
      </w:r>
      <w:r w:rsidR="00A62A6F" w:rsidRPr="00F96D15">
        <w:rPr>
          <w:rFonts w:cstheme="minorHAnsi"/>
        </w:rPr>
        <w:fldChar w:fldCharType="separate"/>
      </w:r>
      <w:r w:rsidR="00A62A6F" w:rsidRPr="00F96D15">
        <w:rPr>
          <w:rFonts w:cstheme="minorHAnsi"/>
          <w:noProof/>
        </w:rPr>
        <w:t>(Zhang et al. 2019)</w:t>
      </w:r>
      <w:r w:rsidR="00A62A6F" w:rsidRPr="00F96D15">
        <w:rPr>
          <w:rFonts w:cstheme="minorHAnsi"/>
        </w:rPr>
        <w:fldChar w:fldCharType="end"/>
      </w:r>
      <w:r w:rsidRPr="00F96D15">
        <w:rPr>
          <w:rFonts w:cstheme="minorHAnsi"/>
        </w:rPr>
        <w:t xml:space="preserve">. </w:t>
      </w:r>
      <w:r w:rsidR="008A7AB8" w:rsidRPr="00F96D15">
        <w:rPr>
          <w:rFonts w:cstheme="minorHAnsi"/>
        </w:rPr>
        <w:t>T</w:t>
      </w:r>
      <w:r w:rsidRPr="00F96D15">
        <w:rPr>
          <w:rFonts w:cstheme="minorHAnsi"/>
        </w:rPr>
        <w:t xml:space="preserve">hat study found that </w:t>
      </w:r>
      <w:r w:rsidR="00FC62D2" w:rsidRPr="00F96D15">
        <w:rPr>
          <w:rFonts w:cstheme="minorHAnsi"/>
        </w:rPr>
        <w:t xml:space="preserve">five years of chronic </w:t>
      </w:r>
      <w:r w:rsidRPr="00F96D15">
        <w:rPr>
          <w:rFonts w:cstheme="minorHAnsi"/>
        </w:rPr>
        <w:t xml:space="preserve">nitrogen addition reduced </w:t>
      </w:r>
      <w:r w:rsidR="00775E59" w:rsidRPr="00F96D15">
        <w:rPr>
          <w:rFonts w:cstheme="minorHAnsi"/>
        </w:rPr>
        <w:t>community</w:t>
      </w:r>
      <w:r w:rsidRPr="00F96D15">
        <w:rPr>
          <w:rFonts w:cstheme="minorHAnsi"/>
        </w:rPr>
        <w:t xml:space="preserve"> stability through a reduction of </w:t>
      </w:r>
      <w:r w:rsidR="00A63131" w:rsidRPr="00F96D15">
        <w:rPr>
          <w:rFonts w:cstheme="minorHAnsi"/>
        </w:rPr>
        <w:t xml:space="preserve">plant </w:t>
      </w:r>
      <w:r w:rsidR="008A7AB8" w:rsidRPr="00F96D15">
        <w:rPr>
          <w:rFonts w:cstheme="minorHAnsi"/>
        </w:rPr>
        <w:t>species richness</w:t>
      </w:r>
      <w:r w:rsidR="00A63131" w:rsidRPr="00F96D15">
        <w:rPr>
          <w:rFonts w:cstheme="minorHAnsi"/>
        </w:rPr>
        <w:t xml:space="preserve"> and a decline of </w:t>
      </w:r>
      <w:r w:rsidR="008A7AB8" w:rsidRPr="00F96D15">
        <w:rPr>
          <w:rFonts w:cstheme="minorHAnsi"/>
        </w:rPr>
        <w:t>species asynchrony</w:t>
      </w:r>
      <w:r w:rsidRPr="00F96D15">
        <w:rPr>
          <w:rFonts w:cstheme="minorHAnsi"/>
        </w:rPr>
        <w:t xml:space="preserve">. </w:t>
      </w:r>
      <w:r w:rsidR="00A6349F" w:rsidRPr="00F96D15">
        <w:rPr>
          <w:rFonts w:cstheme="minorHAnsi"/>
        </w:rPr>
        <w:t>In contrast</w:t>
      </w:r>
      <w:r w:rsidRPr="00F96D15">
        <w:rPr>
          <w:rFonts w:cstheme="minorHAnsi"/>
        </w:rPr>
        <w:t xml:space="preserve">, </w:t>
      </w:r>
      <w:r w:rsidR="008A7AB8" w:rsidRPr="00F96D15">
        <w:rPr>
          <w:rFonts w:cstheme="minorHAnsi"/>
        </w:rPr>
        <w:t>spatial asynchrony</w:t>
      </w:r>
      <w:r w:rsidRPr="00F96D15">
        <w:t xml:space="preserve"> was not affected by </w:t>
      </w:r>
      <w:r w:rsidRPr="00F96D15">
        <w:rPr>
          <w:rFonts w:cstheme="minorHAnsi"/>
        </w:rPr>
        <w:t xml:space="preserve">nitrogen </w:t>
      </w:r>
      <w:r w:rsidRPr="00F96D15">
        <w:t xml:space="preserve">addition, suggesting that spatial insurance effects can stabilise ecosystems at larger spatial scales in response to environmental changes. However, </w:t>
      </w:r>
      <w:r w:rsidR="00A57EB1" w:rsidRPr="00F96D15">
        <w:t>these conclusions were based on</w:t>
      </w:r>
      <w:r w:rsidR="00097583" w:rsidRPr="00F96D15">
        <w:t xml:space="preserve"> a single grassland site manipulating a </w:t>
      </w:r>
      <w:r w:rsidR="00097583" w:rsidRPr="00F96D15">
        <w:rPr>
          <w:rFonts w:cstheme="minorHAnsi"/>
        </w:rPr>
        <w:t>single nutrient</w:t>
      </w:r>
      <w:r w:rsidR="00A57EB1" w:rsidRPr="00F96D15">
        <w:rPr>
          <w:rFonts w:cstheme="minorHAnsi"/>
        </w:rPr>
        <w:t xml:space="preserve">, with the </w:t>
      </w:r>
      <w:r w:rsidR="00D7566A" w:rsidRPr="00F96D15">
        <w:rPr>
          <w:rFonts w:cstheme="minorHAnsi"/>
        </w:rPr>
        <w:t>implicit assum</w:t>
      </w:r>
      <w:r w:rsidR="00A57EB1" w:rsidRPr="00F96D15">
        <w:rPr>
          <w:rFonts w:cstheme="minorHAnsi"/>
        </w:rPr>
        <w:t xml:space="preserve">ption </w:t>
      </w:r>
      <w:r w:rsidR="00D7566A" w:rsidRPr="00F96D15">
        <w:rPr>
          <w:rFonts w:cstheme="minorHAnsi"/>
        </w:rPr>
        <w:t xml:space="preserve">that the relationship between diversity </w:t>
      </w:r>
      <w:r w:rsidR="00D7566A" w:rsidRPr="00F96D15">
        <w:rPr>
          <w:rFonts w:cstheme="minorHAnsi"/>
        </w:rPr>
        <w:lastRenderedPageBreak/>
        <w:t>and stability was unaffected by eutrophication</w:t>
      </w:r>
      <w:r w:rsidR="009E0648" w:rsidRPr="00F96D15">
        <w:rPr>
          <w:rFonts w:cstheme="minorHAnsi"/>
        </w:rPr>
        <w:t xml:space="preserve">. This questions </w:t>
      </w:r>
      <w:r w:rsidRPr="00F96D15">
        <w:t>the generality of</w:t>
      </w:r>
      <w:r w:rsidRPr="00F96D15">
        <w:rPr>
          <w:rFonts w:cstheme="minorHAnsi"/>
        </w:rPr>
        <w:t xml:space="preserve"> the mechanistic link</w:t>
      </w:r>
      <w:r w:rsidR="00332724" w:rsidRPr="00F96D15">
        <w:rPr>
          <w:rFonts w:cstheme="minorHAnsi"/>
        </w:rPr>
        <w:t>s</w:t>
      </w:r>
      <w:r w:rsidRPr="00F96D15">
        <w:rPr>
          <w:rFonts w:cstheme="minorHAnsi"/>
        </w:rPr>
        <w:t xml:space="preserve"> between these ecosystem responses</w:t>
      </w:r>
      <w:r w:rsidR="00097583" w:rsidRPr="00F96D15">
        <w:rPr>
          <w:rFonts w:cstheme="minorHAnsi"/>
        </w:rPr>
        <w:t xml:space="preserve"> under eutrophication</w:t>
      </w:r>
      <w:r w:rsidRPr="00F96D15">
        <w:rPr>
          <w:rFonts w:cstheme="minorHAnsi"/>
        </w:rPr>
        <w:t>.</w:t>
      </w:r>
    </w:p>
    <w:p w14:paraId="6E0C9B54" w14:textId="47DA5EE1" w:rsidR="00E95DEF" w:rsidRPr="00F96D15" w:rsidRDefault="004223A3" w:rsidP="00BB1FFB">
      <w:pPr>
        <w:rPr>
          <w:rFonts w:cstheme="minorHAnsi"/>
        </w:rPr>
      </w:pPr>
      <w:r w:rsidRPr="00F96D15">
        <w:rPr>
          <w:rFonts w:cstheme="minorHAnsi"/>
        </w:rPr>
        <w:t xml:space="preserve">Here, we used </w:t>
      </w:r>
      <w:r w:rsidR="000016E4" w:rsidRPr="00F96D15">
        <w:rPr>
          <w:rFonts w:cstheme="minorHAnsi"/>
        </w:rPr>
        <w:t xml:space="preserve">bivariate analyses and </w:t>
      </w:r>
      <w:r w:rsidRPr="00F96D15">
        <w:rPr>
          <w:rFonts w:cstheme="minorHAnsi"/>
        </w:rPr>
        <w:t>advanced statistical modelling approach</w:t>
      </w:r>
      <w:r w:rsidR="009E0648" w:rsidRPr="00F96D15">
        <w:rPr>
          <w:rFonts w:cstheme="minorHAnsi"/>
        </w:rPr>
        <w:t>es</w:t>
      </w:r>
      <w:r w:rsidRPr="00F96D15">
        <w:rPr>
          <w:rFonts w:cstheme="minorHAnsi"/>
        </w:rPr>
        <w:t xml:space="preserve"> applied to a large-scale </w:t>
      </w:r>
      <w:r w:rsidR="00087275" w:rsidRPr="00F96D15">
        <w:rPr>
          <w:rFonts w:cstheme="minorHAnsi"/>
        </w:rPr>
        <w:t>coordinated</w:t>
      </w:r>
      <w:r w:rsidR="000016E4" w:rsidRPr="00F96D15">
        <w:rPr>
          <w:rFonts w:cstheme="minorHAnsi"/>
        </w:rPr>
        <w:t>, multi</w:t>
      </w:r>
      <w:r w:rsidR="009E0648" w:rsidRPr="00F96D15">
        <w:rPr>
          <w:rFonts w:cstheme="minorHAnsi"/>
        </w:rPr>
        <w:t>-</w:t>
      </w:r>
      <w:r w:rsidR="000016E4" w:rsidRPr="00F96D15">
        <w:rPr>
          <w:rFonts w:cstheme="minorHAnsi"/>
        </w:rPr>
        <w:t xml:space="preserve">year </w:t>
      </w:r>
      <w:r w:rsidRPr="00F96D15">
        <w:rPr>
          <w:rFonts w:cstheme="minorHAnsi"/>
        </w:rPr>
        <w:t xml:space="preserve">data collection to assess </w:t>
      </w:r>
      <w:r w:rsidR="00E94449" w:rsidRPr="00F96D15">
        <w:rPr>
          <w:rFonts w:cstheme="minorHAnsi"/>
        </w:rPr>
        <w:t xml:space="preserve">the </w:t>
      </w:r>
      <w:r w:rsidR="000016E4" w:rsidRPr="00F96D15">
        <w:rPr>
          <w:rFonts w:cstheme="minorHAnsi"/>
        </w:rPr>
        <w:t xml:space="preserve">cascading impact of </w:t>
      </w:r>
      <w:r w:rsidR="00FC4620" w:rsidRPr="00F96D15">
        <w:rPr>
          <w:rFonts w:cstheme="minorHAnsi"/>
        </w:rPr>
        <w:t>eutrophication</w:t>
      </w:r>
      <w:r w:rsidR="000016E4" w:rsidRPr="00F96D15">
        <w:rPr>
          <w:rFonts w:cstheme="minorHAnsi"/>
        </w:rPr>
        <w:t xml:space="preserve"> on </w:t>
      </w:r>
      <w:r w:rsidRPr="00F96D15">
        <w:rPr>
          <w:rFonts w:cstheme="minorHAnsi"/>
        </w:rPr>
        <w:t xml:space="preserve">biodiversity, asynchrony and stability across spatial scales. </w:t>
      </w:r>
      <w:r w:rsidR="00087275" w:rsidRPr="00F96D15">
        <w:rPr>
          <w:rFonts w:cstheme="minorHAnsi"/>
        </w:rPr>
        <w:t xml:space="preserve">Using </w:t>
      </w:r>
      <w:r w:rsidRPr="00F96D15">
        <w:rPr>
          <w:rFonts w:cstheme="minorHAnsi"/>
        </w:rPr>
        <w:t>structural equat</w:t>
      </w:r>
      <w:r w:rsidR="00087275" w:rsidRPr="00F96D15">
        <w:rPr>
          <w:rFonts w:cstheme="minorHAnsi"/>
        </w:rPr>
        <w:t>ion modelling (SEM)</w:t>
      </w:r>
      <w:r w:rsidR="00E94449" w:rsidRPr="00F96D15">
        <w:rPr>
          <w:rFonts w:cstheme="minorHAnsi"/>
        </w:rPr>
        <w:t xml:space="preserve"> </w:t>
      </w:r>
      <w:r w:rsidR="0053100C" w:rsidRPr="00F96D15">
        <w:rPr>
          <w:rFonts w:cstheme="minorHAnsi"/>
        </w:rPr>
        <w:fldChar w:fldCharType="begin"/>
      </w:r>
      <w:r w:rsidR="0053100C" w:rsidRPr="00F96D15">
        <w:rPr>
          <w:rFonts w:cstheme="minorHAnsi"/>
        </w:rPr>
        <w:instrText xml:space="preserve"> ADDIN EN.CITE &lt;EndNote&gt;&lt;Cite&gt;&lt;Author&gt;Grace&lt;/Author&gt;&lt;Year&gt;2012&lt;/Year&gt;&lt;RecNum&gt;3666&lt;/RecNum&gt;&lt;DisplayText&gt;(Grace et al. 2012)&lt;/DisplayText&gt;&lt;record&gt;&lt;rec-number&gt;3666&lt;/rec-number&gt;&lt;foreign-keys&gt;&lt;key app="EN" db-id="ewvpte2f1xspaeevdf1vzrff9rrxzadw0vae" timestamp="1580979398"&gt;3666&lt;/key&gt;&lt;/foreign-keys&gt;&lt;ref-type name="Journal Article"&gt;17&lt;/ref-type&gt;&lt;contributors&gt;&lt;authors&gt;&lt;author&gt;Grace, J. B.&lt;/author&gt;&lt;author&gt;Schoolmaster, D. R.&lt;/author&gt;&lt;author&gt;Guntenspergen, G. R.&lt;/author&gt;&lt;author&gt;Little, A. M.&lt;/author&gt;&lt;author&gt;Mitchell, B. R.&lt;/author&gt;&lt;author&gt;Miller, K. M.&lt;/author&gt;&lt;author&gt;Schweiger, E. W.&lt;/author&gt;&lt;/authors&gt;&lt;/contributors&gt;&lt;titles&gt;&lt;title&gt;Guidelines for a graph-theoretic implementation of structural equation modeling&lt;/title&gt;&lt;secondary-title&gt;Ecosphere&lt;/secondary-title&gt;&lt;/titles&gt;&lt;periodical&gt;&lt;full-title&gt;Ecosphere&lt;/full-title&gt;&lt;/periodical&gt;&lt;volume&gt;3&lt;/volume&gt;&lt;number&gt;8&lt;/number&gt;&lt;dates&gt;&lt;year&gt;2012&lt;/year&gt;&lt;pub-dates&gt;&lt;date&gt;Aug&lt;/date&gt;&lt;/pub-dates&gt;&lt;/dates&gt;&lt;isbn&gt;2150-8925&lt;/isbn&gt;&lt;accession-num&gt;WOS:000327303000004&lt;/accession-num&gt;&lt;urls&gt;&lt;related-urls&gt;&lt;url&gt;&amp;lt;Go to ISI&amp;gt;://WOS:000327303000004&lt;/url&gt;&lt;/related-urls&gt;&lt;/urls&gt;&lt;custom7&gt;Unsp 73&lt;/custom7&gt;&lt;electronic-resource-num&gt;10.1890/es12-00048.1&lt;/electronic-resource-num&gt;&lt;/record&gt;&lt;/Cite&gt;&lt;/EndNote&gt;</w:instrText>
      </w:r>
      <w:r w:rsidR="0053100C" w:rsidRPr="00F96D15">
        <w:rPr>
          <w:rFonts w:cstheme="minorHAnsi"/>
        </w:rPr>
        <w:fldChar w:fldCharType="separate"/>
      </w:r>
      <w:r w:rsidR="0053100C" w:rsidRPr="00F96D15">
        <w:rPr>
          <w:rFonts w:cstheme="minorHAnsi"/>
          <w:noProof/>
        </w:rPr>
        <w:t>(Grace et al. 2012)</w:t>
      </w:r>
      <w:r w:rsidR="0053100C" w:rsidRPr="00F96D15">
        <w:rPr>
          <w:rFonts w:cstheme="minorHAnsi"/>
        </w:rPr>
        <w:fldChar w:fldCharType="end"/>
      </w:r>
      <w:r w:rsidR="00087275" w:rsidRPr="00F96D15">
        <w:rPr>
          <w:rFonts w:cstheme="minorHAnsi"/>
        </w:rPr>
        <w:t>, we</w:t>
      </w:r>
      <w:r w:rsidRPr="00F96D15">
        <w:rPr>
          <w:rFonts w:cstheme="minorHAnsi"/>
        </w:rPr>
        <w:t xml:space="preserve"> </w:t>
      </w:r>
      <w:r w:rsidR="008757EE" w:rsidRPr="00F96D15">
        <w:rPr>
          <w:rFonts w:cstheme="minorHAnsi"/>
        </w:rPr>
        <w:t>evaluated multiple hypothe</w:t>
      </w:r>
      <w:r w:rsidR="00562767" w:rsidRPr="00F96D15">
        <w:rPr>
          <w:rFonts w:cstheme="minorHAnsi"/>
        </w:rPr>
        <w:t>se</w:t>
      </w:r>
      <w:r w:rsidR="008757EE" w:rsidRPr="00F96D15">
        <w:rPr>
          <w:rFonts w:cstheme="minorHAnsi"/>
        </w:rPr>
        <w:t xml:space="preserve">s related to </w:t>
      </w:r>
      <w:r w:rsidRPr="00F96D15">
        <w:rPr>
          <w:rFonts w:cstheme="minorHAnsi"/>
        </w:rPr>
        <w:t xml:space="preserve">key predictions from </w:t>
      </w:r>
      <w:r w:rsidR="008757EE" w:rsidRPr="00F96D15">
        <w:rPr>
          <w:rFonts w:cstheme="minorHAnsi"/>
        </w:rPr>
        <w:t xml:space="preserve">theories (Table </w:t>
      </w:r>
      <w:r w:rsidR="00A11F00" w:rsidRPr="00F96D15">
        <w:rPr>
          <w:rFonts w:cstheme="minorHAnsi"/>
        </w:rPr>
        <w:t>S</w:t>
      </w:r>
      <w:r w:rsidR="008757EE" w:rsidRPr="00F96D15">
        <w:rPr>
          <w:rFonts w:cstheme="minorHAnsi"/>
        </w:rPr>
        <w:t>1)</w:t>
      </w:r>
      <w:r w:rsidRPr="00F96D15">
        <w:rPr>
          <w:rFonts w:cstheme="minorHAnsi"/>
        </w:rPr>
        <w:t xml:space="preserve">. </w:t>
      </w:r>
      <w:r w:rsidR="0082499A" w:rsidRPr="00F96D15">
        <w:rPr>
          <w:rFonts w:cstheme="minorHAnsi"/>
        </w:rPr>
        <w:t>S</w:t>
      </w:r>
      <w:r w:rsidR="00D70F5B" w:rsidRPr="00F96D15">
        <w:rPr>
          <w:rFonts w:cstheme="minorHAnsi"/>
        </w:rPr>
        <w:t>ample</w:t>
      </w:r>
      <w:r w:rsidR="00D231EC" w:rsidRPr="00F96D15">
        <w:rPr>
          <w:rFonts w:cstheme="minorHAnsi"/>
        </w:rPr>
        <w:t>s</w:t>
      </w:r>
      <w:r w:rsidR="00D70F5B" w:rsidRPr="00F96D15">
        <w:rPr>
          <w:rFonts w:cstheme="minorHAnsi"/>
        </w:rPr>
        <w:t xml:space="preserve"> </w:t>
      </w:r>
      <w:r w:rsidR="0082499A" w:rsidRPr="00F96D15">
        <w:rPr>
          <w:rFonts w:cstheme="minorHAnsi"/>
        </w:rPr>
        <w:t xml:space="preserve">were </w:t>
      </w:r>
      <w:r w:rsidR="00D70F5B" w:rsidRPr="00F96D15">
        <w:rPr>
          <w:rFonts w:cstheme="minorHAnsi"/>
        </w:rPr>
        <w:t xml:space="preserve">collected </w:t>
      </w:r>
      <w:r w:rsidR="0056616B" w:rsidRPr="00F96D15">
        <w:rPr>
          <w:rFonts w:cstheme="minorHAnsi"/>
        </w:rPr>
        <w:t>using a global</w:t>
      </w:r>
      <w:r w:rsidR="00E07819" w:rsidRPr="00F96D15">
        <w:rPr>
          <w:rFonts w:cstheme="minorHAnsi"/>
        </w:rPr>
        <w:t>ly-</w:t>
      </w:r>
      <w:r w:rsidR="0056616B" w:rsidRPr="00F96D15">
        <w:rPr>
          <w:rFonts w:cstheme="minorHAnsi"/>
        </w:rPr>
        <w:t xml:space="preserve">coordinated nutrient enrichment experiment conducted </w:t>
      </w:r>
      <w:r w:rsidR="00C76A01" w:rsidRPr="00F96D15">
        <w:rPr>
          <w:rFonts w:cstheme="minorHAnsi"/>
        </w:rPr>
        <w:t xml:space="preserve">across </w:t>
      </w:r>
      <w:r w:rsidR="00F6000F" w:rsidRPr="00F96D15">
        <w:rPr>
          <w:rFonts w:cstheme="minorHAnsi"/>
        </w:rPr>
        <w:t>48</w:t>
      </w:r>
      <w:r w:rsidR="00C76A01" w:rsidRPr="00F96D15">
        <w:rPr>
          <w:rFonts w:cstheme="minorHAnsi"/>
        </w:rPr>
        <w:t xml:space="preserve"> </w:t>
      </w:r>
      <w:r w:rsidR="001856C6" w:rsidRPr="00F96D15">
        <w:rPr>
          <w:rFonts w:cstheme="minorHAnsi"/>
        </w:rPr>
        <w:t xml:space="preserve">unmanipulated and </w:t>
      </w:r>
      <w:r w:rsidR="00F6000F" w:rsidRPr="00F96D15">
        <w:rPr>
          <w:rFonts w:cstheme="minorHAnsi"/>
        </w:rPr>
        <w:t>48</w:t>
      </w:r>
      <w:r w:rsidR="001856C6" w:rsidRPr="00F96D15">
        <w:rPr>
          <w:rFonts w:cstheme="minorHAnsi"/>
        </w:rPr>
        <w:t xml:space="preserve"> fertilized </w:t>
      </w:r>
      <w:r w:rsidR="00C76A01" w:rsidRPr="00F96D15">
        <w:rPr>
          <w:rFonts w:cstheme="minorHAnsi"/>
        </w:rPr>
        <w:t xml:space="preserve">metacommunities </w:t>
      </w:r>
      <w:r w:rsidR="009D545E" w:rsidRPr="00F96D15">
        <w:rPr>
          <w:rFonts w:cstheme="minorHAnsi"/>
        </w:rPr>
        <w:t xml:space="preserve">from </w:t>
      </w:r>
      <w:r w:rsidR="00F6000F" w:rsidRPr="00F96D15">
        <w:rPr>
          <w:rFonts w:cstheme="minorHAnsi"/>
        </w:rPr>
        <w:t>48</w:t>
      </w:r>
      <w:r w:rsidR="0082499A" w:rsidRPr="00F96D15">
        <w:rPr>
          <w:rFonts w:cstheme="minorHAnsi"/>
        </w:rPr>
        <w:t xml:space="preserve"> grass</w:t>
      </w:r>
      <w:r w:rsidR="00E07819" w:rsidRPr="00F96D15">
        <w:rPr>
          <w:rFonts w:cstheme="minorHAnsi"/>
        </w:rPr>
        <w:t>land</w:t>
      </w:r>
      <w:r w:rsidR="0082499A" w:rsidRPr="00F96D15">
        <w:rPr>
          <w:rFonts w:cstheme="minorHAnsi"/>
        </w:rPr>
        <w:t xml:space="preserve"> sites </w:t>
      </w:r>
      <w:r w:rsidR="0056616B" w:rsidRPr="00F96D15">
        <w:rPr>
          <w:rFonts w:cstheme="minorHAnsi"/>
        </w:rPr>
        <w:t>on</w:t>
      </w:r>
      <w:r w:rsidR="00C76A01" w:rsidRPr="00F96D15">
        <w:rPr>
          <w:rFonts w:cstheme="minorHAnsi"/>
        </w:rPr>
        <w:t xml:space="preserve"> </w:t>
      </w:r>
      <w:r w:rsidR="00577136" w:rsidRPr="00F96D15">
        <w:rPr>
          <w:rFonts w:cstheme="minorHAnsi"/>
        </w:rPr>
        <w:t>six</w:t>
      </w:r>
      <w:r w:rsidR="00C76A01" w:rsidRPr="00F96D15">
        <w:rPr>
          <w:rFonts w:cstheme="minorHAnsi"/>
        </w:rPr>
        <w:t xml:space="preserve"> continents</w:t>
      </w:r>
      <w:r w:rsidR="0056616B" w:rsidRPr="00F96D15">
        <w:rPr>
          <w:rFonts w:cstheme="minorHAnsi"/>
        </w:rPr>
        <w:t xml:space="preserve"> </w:t>
      </w:r>
      <w:r w:rsidR="00631372" w:rsidRPr="00F96D15">
        <w:rPr>
          <w:rFonts w:cstheme="minorHAnsi"/>
        </w:rPr>
        <w:t>(Nutrient Network, Borer et al. 2013)</w:t>
      </w:r>
      <w:r w:rsidR="00C76A01" w:rsidRPr="00F96D15">
        <w:rPr>
          <w:rFonts w:cstheme="minorHAnsi"/>
        </w:rPr>
        <w:t>.</w:t>
      </w:r>
      <w:r w:rsidR="001874C4" w:rsidRPr="00F96D15">
        <w:t xml:space="preserve"> </w:t>
      </w:r>
      <w:r w:rsidR="00F05ECF" w:rsidRPr="00F96D15">
        <w:t xml:space="preserve">We selected data from sites that </w:t>
      </w:r>
      <w:r w:rsidR="00223D3F" w:rsidRPr="00F96D15">
        <w:t xml:space="preserve">had a minimum of </w:t>
      </w:r>
      <w:r w:rsidR="00F05ECF" w:rsidRPr="00F96D15">
        <w:rPr>
          <w:rFonts w:cstheme="minorHAnsi"/>
        </w:rPr>
        <w:t>four and</w:t>
      </w:r>
      <w:r w:rsidR="00223D3F" w:rsidRPr="00F96D15">
        <w:rPr>
          <w:rFonts w:cstheme="minorHAnsi"/>
        </w:rPr>
        <w:t xml:space="preserve"> a maximum of</w:t>
      </w:r>
      <w:r w:rsidR="00F05ECF" w:rsidRPr="00F96D15">
        <w:rPr>
          <w:rFonts w:cstheme="minorHAnsi"/>
        </w:rPr>
        <w:t xml:space="preserve"> nine years </w:t>
      </w:r>
      <w:r w:rsidR="00223D3F" w:rsidRPr="00F96D15">
        <w:rPr>
          <w:rFonts w:cstheme="minorHAnsi"/>
        </w:rPr>
        <w:t xml:space="preserve">of </w:t>
      </w:r>
      <w:r w:rsidR="00560306" w:rsidRPr="00F96D15">
        <w:rPr>
          <w:rFonts w:cstheme="minorHAnsi"/>
        </w:rPr>
        <w:t xml:space="preserve">experimental duration </w:t>
      </w:r>
      <w:r w:rsidR="00223D3F" w:rsidRPr="00F96D15">
        <w:rPr>
          <w:rFonts w:cstheme="minorHAnsi"/>
        </w:rPr>
        <w:t>(</w:t>
      </w:r>
      <w:r w:rsidR="00712B58" w:rsidRPr="00F96D15">
        <w:rPr>
          <w:rFonts w:cstheme="minorHAnsi"/>
        </w:rPr>
        <w:t xml:space="preserve">hereafter </w:t>
      </w:r>
      <w:r w:rsidR="00560306" w:rsidRPr="00F96D15">
        <w:rPr>
          <w:rFonts w:cstheme="minorHAnsi"/>
        </w:rPr>
        <w:t>‘</w:t>
      </w:r>
      <w:r w:rsidR="00712B58" w:rsidRPr="00F96D15">
        <w:rPr>
          <w:rFonts w:cstheme="minorHAnsi"/>
        </w:rPr>
        <w:t>period of experi</w:t>
      </w:r>
      <w:r w:rsidR="00560306" w:rsidRPr="00F96D15">
        <w:rPr>
          <w:rFonts w:cstheme="minorHAnsi"/>
        </w:rPr>
        <w:t xml:space="preserve">mental duration’, </w:t>
      </w:r>
      <w:r w:rsidR="00223D3F" w:rsidRPr="00F96D15">
        <w:rPr>
          <w:rFonts w:cstheme="minorHAnsi"/>
        </w:rPr>
        <w:t xml:space="preserve">Table </w:t>
      </w:r>
      <w:r w:rsidR="00A11F00" w:rsidRPr="00F96D15">
        <w:rPr>
          <w:rFonts w:cstheme="minorHAnsi"/>
        </w:rPr>
        <w:t>S2</w:t>
      </w:r>
      <w:r w:rsidR="00223D3F" w:rsidRPr="00F96D15">
        <w:rPr>
          <w:rFonts w:cstheme="minorHAnsi"/>
        </w:rPr>
        <w:t>).</w:t>
      </w:r>
      <w:r w:rsidR="00F05ECF" w:rsidRPr="00F96D15">
        <w:rPr>
          <w:rFonts w:cstheme="minorHAnsi"/>
        </w:rPr>
        <w:t xml:space="preserve"> </w:t>
      </w:r>
      <w:r w:rsidR="000B03D2" w:rsidRPr="00F96D15">
        <w:t xml:space="preserve">Sites spanned </w:t>
      </w:r>
      <w:r w:rsidR="00310155" w:rsidRPr="00F96D15">
        <w:t xml:space="preserve">a broad envelope of </w:t>
      </w:r>
      <w:r w:rsidR="00A34C81" w:rsidRPr="00F96D15">
        <w:t xml:space="preserve">seasonal </w:t>
      </w:r>
      <w:r w:rsidR="00D40960" w:rsidRPr="00F96D15">
        <w:t>variation in</w:t>
      </w:r>
      <w:r w:rsidR="00310155" w:rsidRPr="00F96D15">
        <w:t xml:space="preserve"> precipitation and temperature </w:t>
      </w:r>
      <w:r w:rsidR="000B03D2" w:rsidRPr="00F96D15">
        <w:t>(</w:t>
      </w:r>
      <w:r w:rsidR="006308A0" w:rsidRPr="00F96D15">
        <w:t>Figure</w:t>
      </w:r>
      <w:r w:rsidR="000B03D2" w:rsidRPr="00F96D15">
        <w:t xml:space="preserve"> S1)</w:t>
      </w:r>
      <w:r w:rsidR="00434CDF" w:rsidRPr="00F96D15">
        <w:t xml:space="preserve"> and </w:t>
      </w:r>
      <w:r w:rsidR="003B7000" w:rsidRPr="00F96D15">
        <w:rPr>
          <w:rFonts w:cstheme="minorHAnsi"/>
        </w:rPr>
        <w:t xml:space="preserve">a wide range of </w:t>
      </w:r>
      <w:r w:rsidR="00434CDF" w:rsidRPr="00F96D15">
        <w:t>grassland types (</w:t>
      </w:r>
      <w:r w:rsidR="00434CDF" w:rsidRPr="00F96D15">
        <w:rPr>
          <w:rFonts w:cstheme="minorHAnsi"/>
        </w:rPr>
        <w:t>Table S2</w:t>
      </w:r>
      <w:r w:rsidR="00434CDF" w:rsidRPr="00F96D15">
        <w:t>)</w:t>
      </w:r>
      <w:r w:rsidR="000B03D2" w:rsidRPr="00F96D15">
        <w:t xml:space="preserve">. </w:t>
      </w:r>
      <w:r w:rsidR="003B5BE2" w:rsidRPr="00F96D15">
        <w:t xml:space="preserve">Each site </w:t>
      </w:r>
      <w:r w:rsidR="00EB50E1" w:rsidRPr="00F96D15">
        <w:t>used standardized</w:t>
      </w:r>
      <w:r w:rsidR="0057113D" w:rsidRPr="00F96D15">
        <w:t xml:space="preserve"> </w:t>
      </w:r>
      <w:r w:rsidR="00EB50E1" w:rsidRPr="00F96D15">
        <w:t xml:space="preserve">methods to </w:t>
      </w:r>
      <w:r w:rsidR="003B5BE2" w:rsidRPr="00F96D15">
        <w:t>quantif</w:t>
      </w:r>
      <w:r w:rsidR="0057113D" w:rsidRPr="00F96D15">
        <w:t>y</w:t>
      </w:r>
      <w:r w:rsidR="003B5BE2" w:rsidRPr="00F96D15">
        <w:t xml:space="preserve"> </w:t>
      </w:r>
      <w:r w:rsidR="003B5BE2" w:rsidRPr="00F96D15">
        <w:rPr>
          <w:rFonts w:cstheme="minorHAnsi"/>
        </w:rPr>
        <w:t xml:space="preserve">plant diversity, asynchronous dynamics and temporal stability </w:t>
      </w:r>
      <w:r w:rsidR="0057113D" w:rsidRPr="00F96D15">
        <w:t xml:space="preserve">at multiple spatial scales </w:t>
      </w:r>
      <w:r w:rsidR="00156E95" w:rsidRPr="00F96D15">
        <w:t xml:space="preserve">in both unmanipulated controls and experimentally fertilized plots </w:t>
      </w:r>
      <w:r w:rsidR="00AB23DD" w:rsidRPr="00F96D15">
        <w:t xml:space="preserve">with nitrogen, phosphorus and potassium and micronutrients added in combination (NPK) </w:t>
      </w:r>
      <w:r w:rsidR="00156E95" w:rsidRPr="00F96D15">
        <w:t>in a well-replicated design</w:t>
      </w:r>
      <w:r w:rsidR="00852A5A" w:rsidRPr="00F96D15">
        <w:rPr>
          <w:rFonts w:cstheme="minorHAnsi"/>
        </w:rPr>
        <w:t xml:space="preserve"> </w:t>
      </w:r>
      <w:r w:rsidR="00E404F8" w:rsidRPr="00F96D15">
        <w:rPr>
          <w:rFonts w:cstheme="minorHAnsi"/>
        </w:rPr>
        <w:t>(</w:t>
      </w:r>
      <w:r w:rsidR="00852A5A" w:rsidRPr="00F96D15">
        <w:rPr>
          <w:rFonts w:cstheme="minorHAnsi"/>
        </w:rPr>
        <w:t>s</w:t>
      </w:r>
      <w:r w:rsidR="00E07819" w:rsidRPr="00F96D15">
        <w:rPr>
          <w:rFonts w:cstheme="minorHAnsi"/>
        </w:rPr>
        <w:t>ee Methods) (</w:t>
      </w:r>
      <w:r w:rsidR="00F6000F" w:rsidRPr="00F96D15">
        <w:rPr>
          <w:rFonts w:cstheme="minorHAnsi"/>
        </w:rPr>
        <w:t>Borer et al 2016</w:t>
      </w:r>
      <w:r w:rsidR="00E07819" w:rsidRPr="00F96D15">
        <w:rPr>
          <w:rFonts w:cstheme="minorHAnsi"/>
        </w:rPr>
        <w:t>)</w:t>
      </w:r>
      <w:r w:rsidR="00852A5A" w:rsidRPr="00F96D15">
        <w:rPr>
          <w:rFonts w:cstheme="minorHAnsi"/>
        </w:rPr>
        <w:t>.</w:t>
      </w:r>
      <w:r w:rsidR="003C55E6" w:rsidRPr="00F96D15">
        <w:rPr>
          <w:rFonts w:cstheme="minorHAnsi"/>
        </w:rPr>
        <w:t xml:space="preserve"> For each site and treatment, </w:t>
      </w:r>
      <w:r w:rsidR="009E0648" w:rsidRPr="00F96D15">
        <w:rPr>
          <w:rFonts w:cstheme="minorHAnsi"/>
        </w:rPr>
        <w:t>the</w:t>
      </w:r>
      <w:r w:rsidR="003C55E6" w:rsidRPr="00F96D15">
        <w:rPr>
          <w:rFonts w:cstheme="minorHAnsi"/>
        </w:rPr>
        <w:t xml:space="preserve"> metacommunity </w:t>
      </w:r>
      <w:r w:rsidR="009E0648" w:rsidRPr="00F96D15">
        <w:rPr>
          <w:rFonts w:cstheme="minorHAnsi"/>
        </w:rPr>
        <w:t xml:space="preserve">consisted </w:t>
      </w:r>
      <w:r w:rsidR="003C55E6" w:rsidRPr="00F96D15">
        <w:rPr>
          <w:rFonts w:cstheme="minorHAnsi"/>
        </w:rPr>
        <w:t xml:space="preserve">of three communities (three replicated blocks per </w:t>
      </w:r>
      <w:r w:rsidR="00923358" w:rsidRPr="00F96D15">
        <w:rPr>
          <w:rFonts w:cstheme="minorHAnsi"/>
        </w:rPr>
        <w:t xml:space="preserve">treatment and </w:t>
      </w:r>
      <w:r w:rsidR="003C55E6" w:rsidRPr="00F96D15">
        <w:rPr>
          <w:rFonts w:cstheme="minorHAnsi"/>
        </w:rPr>
        <w:t xml:space="preserve">site). </w:t>
      </w:r>
      <w:commentRangeStart w:id="0"/>
      <w:r w:rsidR="00DB79B8" w:rsidRPr="00F96D15">
        <w:t xml:space="preserve">Previous NutNet analyses have shown that </w:t>
      </w:r>
      <w:r w:rsidR="00D35B77" w:rsidRPr="00F96D15">
        <w:t xml:space="preserve">while </w:t>
      </w:r>
      <w:r w:rsidR="00DB79B8" w:rsidRPr="00F96D15">
        <w:t>local unmanipulated and fertilized communities slowly diverge over time, plant species are able to colonize from all the plots, thus showing that our meta-communities are linked by dispersal (Hodapp et al. 2018).</w:t>
      </w:r>
      <w:commentRangeEnd w:id="0"/>
      <w:r w:rsidR="004566B8" w:rsidRPr="00F96D15">
        <w:rPr>
          <w:rStyle w:val="CommentReference"/>
        </w:rPr>
        <w:commentReference w:id="0"/>
      </w:r>
      <w:r w:rsidR="00DB79B8" w:rsidRPr="00F96D15">
        <w:t xml:space="preserve"> </w:t>
      </w:r>
      <w:r w:rsidR="001874C4" w:rsidRPr="00F96D15">
        <w:rPr>
          <w:rFonts w:cstheme="minorHAnsi"/>
        </w:rPr>
        <w:t xml:space="preserve">Variables </w:t>
      </w:r>
      <w:r w:rsidR="00C8733F" w:rsidRPr="00F96D15">
        <w:rPr>
          <w:rFonts w:cstheme="minorHAnsi"/>
        </w:rPr>
        <w:t xml:space="preserve">measured </w:t>
      </w:r>
      <w:r w:rsidR="00E13FEB" w:rsidRPr="00F96D15">
        <w:rPr>
          <w:rFonts w:cstheme="minorHAnsi"/>
        </w:rPr>
        <w:t xml:space="preserve">at the local community scale </w:t>
      </w:r>
      <w:r w:rsidR="001874C4" w:rsidRPr="00F96D15">
        <w:rPr>
          <w:rFonts w:cstheme="minorHAnsi"/>
        </w:rPr>
        <w:t>include</w:t>
      </w:r>
      <w:r w:rsidR="009E0648" w:rsidRPr="00F96D15">
        <w:rPr>
          <w:rFonts w:cstheme="minorHAnsi"/>
        </w:rPr>
        <w:t>d</w:t>
      </w:r>
      <w:r w:rsidR="001874C4" w:rsidRPr="00F96D15">
        <w:rPr>
          <w:rFonts w:cstheme="minorHAnsi"/>
        </w:rPr>
        <w:t xml:space="preserve"> </w:t>
      </w:r>
      <w:r w:rsidR="00FF2E54" w:rsidRPr="00F96D15">
        <w:rPr>
          <w:rFonts w:cstheme="minorHAnsi"/>
        </w:rPr>
        <w:t>alpha diversity (</w:t>
      </w:r>
      <w:r w:rsidR="00010963" w:rsidRPr="00F96D15">
        <w:rPr>
          <w:rFonts w:cstheme="minorHAnsi"/>
        </w:rPr>
        <w:t xml:space="preserve">average </w:t>
      </w:r>
      <w:r w:rsidR="002C0DAF" w:rsidRPr="00F96D15">
        <w:rPr>
          <w:rFonts w:cstheme="minorHAnsi"/>
        </w:rPr>
        <w:t>species richness and evenness</w:t>
      </w:r>
      <w:r w:rsidR="00FF2E54" w:rsidRPr="00F96D15">
        <w:rPr>
          <w:rFonts w:cstheme="minorHAnsi"/>
        </w:rPr>
        <w:t xml:space="preserve">), </w:t>
      </w:r>
      <w:r w:rsidR="00ED22A1" w:rsidRPr="00F96D15">
        <w:rPr>
          <w:rFonts w:cstheme="minorHAnsi"/>
        </w:rPr>
        <w:t>species stability (</w:t>
      </w:r>
      <w:r w:rsidR="00E13FEB" w:rsidRPr="00F96D15">
        <w:rPr>
          <w:rFonts w:cstheme="minorHAnsi"/>
        </w:rPr>
        <w:t>average stability of all species</w:t>
      </w:r>
      <w:r w:rsidR="00ED22A1" w:rsidRPr="00F96D15">
        <w:rPr>
          <w:rFonts w:cstheme="minorHAnsi"/>
        </w:rPr>
        <w:t>)</w:t>
      </w:r>
      <w:r w:rsidR="00E13FEB" w:rsidRPr="00F96D15">
        <w:rPr>
          <w:rFonts w:cstheme="minorHAnsi"/>
        </w:rPr>
        <w:t>, species asynchrony (</w:t>
      </w:r>
      <w:r w:rsidR="00A24F7E" w:rsidRPr="00F96D15">
        <w:rPr>
          <w:rFonts w:cstheme="minorHAnsi"/>
        </w:rPr>
        <w:t xml:space="preserve">asynchronous dynamics </w:t>
      </w:r>
      <w:r w:rsidR="00E17D7F" w:rsidRPr="00F96D15">
        <w:rPr>
          <w:rFonts w:cstheme="minorHAnsi"/>
        </w:rPr>
        <w:t>among</w:t>
      </w:r>
      <w:r w:rsidR="00A24F7E" w:rsidRPr="00F96D15">
        <w:rPr>
          <w:rFonts w:cstheme="minorHAnsi"/>
        </w:rPr>
        <w:t xml:space="preserve"> species</w:t>
      </w:r>
      <w:r w:rsidR="00E13FEB" w:rsidRPr="00F96D15">
        <w:rPr>
          <w:rFonts w:cstheme="minorHAnsi"/>
        </w:rPr>
        <w:t>)</w:t>
      </w:r>
      <w:r w:rsidR="001874C4" w:rsidRPr="00F96D15">
        <w:rPr>
          <w:rFonts w:cstheme="minorHAnsi"/>
        </w:rPr>
        <w:t>,</w:t>
      </w:r>
      <w:r w:rsidR="00E13FEB" w:rsidRPr="00F96D15">
        <w:rPr>
          <w:rFonts w:cstheme="minorHAnsi"/>
        </w:rPr>
        <w:t xml:space="preserve"> and alpha stability (temporal stability of </w:t>
      </w:r>
      <w:r w:rsidR="00F46393" w:rsidRPr="00F96D15">
        <w:rPr>
          <w:rFonts w:cstheme="minorHAnsi"/>
        </w:rPr>
        <w:t>community function</w:t>
      </w:r>
      <w:r w:rsidR="00E13FEB" w:rsidRPr="00F96D15">
        <w:rPr>
          <w:rFonts w:cstheme="minorHAnsi"/>
        </w:rPr>
        <w:t>)</w:t>
      </w:r>
      <w:r w:rsidR="00A24F7E" w:rsidRPr="00F96D15">
        <w:rPr>
          <w:rFonts w:cstheme="minorHAnsi"/>
        </w:rPr>
        <w:t>. Variables measured at the larger metacommunity scale include</w:t>
      </w:r>
      <w:r w:rsidR="009E0648" w:rsidRPr="00F96D15">
        <w:rPr>
          <w:rFonts w:cstheme="minorHAnsi"/>
        </w:rPr>
        <w:t>d</w:t>
      </w:r>
      <w:r w:rsidR="00E13FEB" w:rsidRPr="00F96D15">
        <w:rPr>
          <w:rFonts w:cstheme="minorHAnsi"/>
        </w:rPr>
        <w:t xml:space="preserve"> beta diversity (</w:t>
      </w:r>
      <w:r w:rsidR="00B00195" w:rsidRPr="00F96D15">
        <w:rPr>
          <w:rFonts w:cstheme="minorHAnsi"/>
        </w:rPr>
        <w:t xml:space="preserve">abundance- and richness-based </w:t>
      </w:r>
      <w:r w:rsidR="002C0DAF" w:rsidRPr="00F96D15">
        <w:rPr>
          <w:rFonts w:cstheme="minorHAnsi"/>
        </w:rPr>
        <w:t xml:space="preserve">multiplicative partitioning of </w:t>
      </w:r>
      <w:r w:rsidR="00F46393" w:rsidRPr="00F96D15">
        <w:rPr>
          <w:rFonts w:cstheme="minorHAnsi"/>
        </w:rPr>
        <w:t xml:space="preserve">gamma </w:t>
      </w:r>
      <w:r w:rsidR="002C0DAF" w:rsidRPr="00F96D15">
        <w:rPr>
          <w:rFonts w:cstheme="minorHAnsi"/>
        </w:rPr>
        <w:t>diversity</w:t>
      </w:r>
      <w:r w:rsidR="00E13FEB" w:rsidRPr="00F96D15">
        <w:rPr>
          <w:rFonts w:cstheme="minorHAnsi"/>
        </w:rPr>
        <w:t>),</w:t>
      </w:r>
      <w:r w:rsidR="000430C8" w:rsidRPr="00F96D15">
        <w:rPr>
          <w:rFonts w:cstheme="minorHAnsi"/>
        </w:rPr>
        <w:t xml:space="preserve"> spatial asynchrony (asynchronous dynamics </w:t>
      </w:r>
      <w:r w:rsidR="00E17D7F" w:rsidRPr="00F96D15">
        <w:rPr>
          <w:rFonts w:cstheme="minorHAnsi"/>
        </w:rPr>
        <w:t>among</w:t>
      </w:r>
      <w:r w:rsidR="000430C8" w:rsidRPr="00F96D15">
        <w:rPr>
          <w:rFonts w:cstheme="minorHAnsi"/>
        </w:rPr>
        <w:t xml:space="preserve"> </w:t>
      </w:r>
      <w:r w:rsidR="004D5213" w:rsidRPr="00F96D15">
        <w:rPr>
          <w:rFonts w:cstheme="minorHAnsi"/>
        </w:rPr>
        <w:t>communities</w:t>
      </w:r>
      <w:r w:rsidR="000430C8" w:rsidRPr="00F96D15">
        <w:rPr>
          <w:rFonts w:cstheme="minorHAnsi"/>
        </w:rPr>
        <w:t>)</w:t>
      </w:r>
      <w:r w:rsidR="003B5C56" w:rsidRPr="00F96D15">
        <w:rPr>
          <w:rFonts w:cstheme="minorHAnsi"/>
        </w:rPr>
        <w:t>, and gamma stability (t</w:t>
      </w:r>
      <w:r w:rsidR="005A47D4" w:rsidRPr="00F96D15">
        <w:rPr>
          <w:rFonts w:cstheme="minorHAnsi"/>
        </w:rPr>
        <w:t xml:space="preserve">emporal stability of </w:t>
      </w:r>
      <w:r w:rsidR="00F46393" w:rsidRPr="00F96D15">
        <w:rPr>
          <w:rFonts w:cstheme="minorHAnsi"/>
        </w:rPr>
        <w:t>metacommunity function</w:t>
      </w:r>
      <w:r w:rsidR="003B5C56" w:rsidRPr="00F96D15">
        <w:rPr>
          <w:rFonts w:cstheme="minorHAnsi"/>
        </w:rPr>
        <w:t>)</w:t>
      </w:r>
      <w:r w:rsidR="0024617E" w:rsidRPr="00F96D15">
        <w:rPr>
          <w:rFonts w:cstheme="minorHAnsi"/>
        </w:rPr>
        <w:t xml:space="preserve"> (see method</w:t>
      </w:r>
      <w:r w:rsidR="00D35B77" w:rsidRPr="00F96D15">
        <w:rPr>
          <w:rFonts w:cstheme="minorHAnsi"/>
        </w:rPr>
        <w:t>s</w:t>
      </w:r>
      <w:r w:rsidR="0024617E" w:rsidRPr="00F96D15">
        <w:rPr>
          <w:rFonts w:cstheme="minorHAnsi"/>
        </w:rPr>
        <w:t>)</w:t>
      </w:r>
      <w:r w:rsidR="00D22495" w:rsidRPr="00F96D15">
        <w:rPr>
          <w:rFonts w:cstheme="minorHAnsi"/>
        </w:rPr>
        <w:t xml:space="preserve">. </w:t>
      </w:r>
      <w:r w:rsidR="009E0648" w:rsidRPr="00F96D15">
        <w:rPr>
          <w:rFonts w:cstheme="minorHAnsi"/>
        </w:rPr>
        <w:t xml:space="preserve">The </w:t>
      </w:r>
      <w:r w:rsidR="00D574F4" w:rsidRPr="00F96D15">
        <w:rPr>
          <w:rFonts w:cstheme="minorHAnsi"/>
        </w:rPr>
        <w:t>SEM model shown in Fig. 1e was evaluated separately for each period of experimental duration and treatment and an autoregressive meta-analysis was performed to estimate effect sizes for SEM’s paths across time for each treatment. We assessed the effects of eutrophication on stability both through changes in the relationship of diversity with asynchrony and stability and through changes in diversity. Because plant diversity, asynchronous dynamics and temporal stability may be jointly controlled by inter-annual climate variability, we r</w:t>
      </w:r>
      <w:r w:rsidR="009E0648" w:rsidRPr="00F96D15">
        <w:rPr>
          <w:rFonts w:cstheme="minorHAnsi"/>
        </w:rPr>
        <w:t>a</w:t>
      </w:r>
      <w:r w:rsidR="00D574F4" w:rsidRPr="00F96D15">
        <w:rPr>
          <w:rFonts w:cstheme="minorHAnsi"/>
        </w:rPr>
        <w:t>n similar analyses on the residuals of models that included the coefficient of variation among years for each of temperature and precipitation (see Methods).</w:t>
      </w:r>
    </w:p>
    <w:p w14:paraId="61829A04" w14:textId="7AE2CA45" w:rsidR="00534A95" w:rsidRPr="00F96D15" w:rsidRDefault="00534A95" w:rsidP="00534A95">
      <w:pPr>
        <w:rPr>
          <w:rFonts w:cstheme="minorHAnsi"/>
          <w:b/>
        </w:rPr>
      </w:pPr>
      <w:r w:rsidRPr="00F96D15">
        <w:rPr>
          <w:rFonts w:cstheme="minorHAnsi"/>
          <w:b/>
        </w:rPr>
        <w:t>Results</w:t>
      </w:r>
      <w:r w:rsidR="00141DA5" w:rsidRPr="00F96D15">
        <w:rPr>
          <w:rFonts w:cstheme="minorHAnsi"/>
          <w:b/>
        </w:rPr>
        <w:t xml:space="preserve"> and discussion</w:t>
      </w:r>
    </w:p>
    <w:p w14:paraId="423BFA00" w14:textId="581C54BE" w:rsidR="00EB1DB1" w:rsidRPr="00F96D15" w:rsidRDefault="00EB1DB1" w:rsidP="007C6393">
      <w:pPr>
        <w:rPr>
          <w:rFonts w:cstheme="minorHAnsi"/>
        </w:rPr>
      </w:pPr>
      <w:r w:rsidRPr="00F96D15">
        <w:rPr>
          <w:rFonts w:cstheme="minorHAnsi"/>
        </w:rPr>
        <w:t xml:space="preserve">Bivariate analyses revealed negative impacts of nutrient inputs on biodiversity-stability relationships across spatial scales (Fig. </w:t>
      </w:r>
      <w:r w:rsidR="00A11F00" w:rsidRPr="00F96D15">
        <w:rPr>
          <w:rFonts w:cstheme="minorHAnsi"/>
        </w:rPr>
        <w:t>2</w:t>
      </w:r>
      <w:r w:rsidR="00623DA0" w:rsidRPr="00F96D15">
        <w:rPr>
          <w:rFonts w:cstheme="minorHAnsi"/>
        </w:rPr>
        <w:t>;</w:t>
      </w:r>
      <w:r w:rsidRPr="00F96D15">
        <w:rPr>
          <w:rFonts w:cstheme="minorHAnsi"/>
        </w:rPr>
        <w:t xml:space="preserve"> Table S</w:t>
      </w:r>
      <w:r w:rsidR="00A11F00" w:rsidRPr="00F96D15">
        <w:rPr>
          <w:rFonts w:cstheme="minorHAnsi"/>
        </w:rPr>
        <w:t>3</w:t>
      </w:r>
      <w:r w:rsidRPr="00F96D15">
        <w:rPr>
          <w:rFonts w:cstheme="minorHAnsi"/>
        </w:rPr>
        <w:t xml:space="preserve">). </w:t>
      </w:r>
      <w:r w:rsidR="00560E48" w:rsidRPr="00F96D15">
        <w:rPr>
          <w:rFonts w:cstheme="minorHAnsi"/>
        </w:rPr>
        <w:t xml:space="preserve">Relationships were generally consistent </w:t>
      </w:r>
      <w:r w:rsidR="009E0648" w:rsidRPr="00F96D15">
        <w:rPr>
          <w:rFonts w:cstheme="minorHAnsi"/>
        </w:rPr>
        <w:t xml:space="preserve">across </w:t>
      </w:r>
      <w:r w:rsidR="00560E48" w:rsidRPr="00F96D15">
        <w:rPr>
          <w:rFonts w:cstheme="minorHAnsi"/>
        </w:rPr>
        <w:t xml:space="preserve">the </w:t>
      </w:r>
      <w:r w:rsidR="009E0648" w:rsidRPr="00F96D15">
        <w:rPr>
          <w:rFonts w:cstheme="minorHAnsi"/>
        </w:rPr>
        <w:t xml:space="preserve">different </w:t>
      </w:r>
      <w:r w:rsidR="00560E48" w:rsidRPr="00F96D15">
        <w:rPr>
          <w:rFonts w:cstheme="minorHAnsi"/>
        </w:rPr>
        <w:t xml:space="preserve">periods of experimental duration considered (Table S3). </w:t>
      </w:r>
      <w:r w:rsidRPr="00F96D15">
        <w:rPr>
          <w:rFonts w:cstheme="minorHAnsi"/>
        </w:rPr>
        <w:t>Fertilization reduced the relationships of plant species richness and evenness with both alpha and gamma stability,</w:t>
      </w:r>
      <w:r w:rsidR="00FD6BC0" w:rsidRPr="00F96D15">
        <w:rPr>
          <w:rFonts w:cstheme="minorHAnsi"/>
        </w:rPr>
        <w:t xml:space="preserve"> and </w:t>
      </w:r>
      <w:r w:rsidR="001F77B7" w:rsidRPr="00F96D15">
        <w:rPr>
          <w:rFonts w:cstheme="minorHAnsi"/>
        </w:rPr>
        <w:t>decreased</w:t>
      </w:r>
      <w:r w:rsidRPr="00F96D15">
        <w:rPr>
          <w:rFonts w:cstheme="minorHAnsi"/>
        </w:rPr>
        <w:t xml:space="preserve"> the relationship of beta diversity with </w:t>
      </w:r>
      <w:r w:rsidR="00FD6BC0" w:rsidRPr="00F96D15">
        <w:rPr>
          <w:rFonts w:cstheme="minorHAnsi"/>
        </w:rPr>
        <w:t xml:space="preserve">both </w:t>
      </w:r>
      <w:r w:rsidR="001F77B7" w:rsidRPr="00F96D15">
        <w:rPr>
          <w:rFonts w:cstheme="minorHAnsi"/>
        </w:rPr>
        <w:t>beta</w:t>
      </w:r>
      <w:r w:rsidRPr="00F96D15">
        <w:rPr>
          <w:rFonts w:cstheme="minorHAnsi"/>
        </w:rPr>
        <w:t xml:space="preserve"> stability</w:t>
      </w:r>
      <w:r w:rsidR="009776ED" w:rsidRPr="00F96D15">
        <w:rPr>
          <w:rFonts w:cstheme="minorHAnsi"/>
        </w:rPr>
        <w:t xml:space="preserve"> (spatial asynchrony</w:t>
      </w:r>
      <w:r w:rsidR="00BA1817" w:rsidRPr="00F96D15">
        <w:rPr>
          <w:rFonts w:cstheme="minorHAnsi"/>
        </w:rPr>
        <w:t xml:space="preserve"> among local communities</w:t>
      </w:r>
      <w:r w:rsidR="009776ED" w:rsidRPr="00F96D15">
        <w:rPr>
          <w:rFonts w:cstheme="minorHAnsi"/>
        </w:rPr>
        <w:t>)</w:t>
      </w:r>
      <w:r w:rsidRPr="00F96D15">
        <w:rPr>
          <w:rFonts w:cstheme="minorHAnsi"/>
        </w:rPr>
        <w:t xml:space="preserve"> and </w:t>
      </w:r>
      <w:r w:rsidR="0002703B" w:rsidRPr="00F96D15">
        <w:rPr>
          <w:rFonts w:cstheme="minorHAnsi"/>
        </w:rPr>
        <w:t>gamma stability</w:t>
      </w:r>
      <w:r w:rsidR="00F24026" w:rsidRPr="00F96D15">
        <w:rPr>
          <w:rFonts w:cstheme="minorHAnsi"/>
        </w:rPr>
        <w:t>.</w:t>
      </w:r>
      <w:r w:rsidR="0002703B" w:rsidRPr="00F96D15">
        <w:rPr>
          <w:rFonts w:cstheme="minorHAnsi"/>
        </w:rPr>
        <w:t xml:space="preserve"> </w:t>
      </w:r>
      <w:r w:rsidRPr="00F96D15">
        <w:rPr>
          <w:rFonts w:cstheme="minorHAnsi"/>
        </w:rPr>
        <w:t xml:space="preserve">Richness was positively </w:t>
      </w:r>
      <w:r w:rsidRPr="00F96D15">
        <w:t>associated</w:t>
      </w:r>
      <w:r w:rsidRPr="00F96D15">
        <w:rPr>
          <w:rFonts w:cstheme="minorHAnsi"/>
        </w:rPr>
        <w:t xml:space="preserve"> with alpha and gamma stability in the unmanipulated communities</w:t>
      </w:r>
      <w:r w:rsidR="00F877F4" w:rsidRPr="00F96D15">
        <w:rPr>
          <w:rFonts w:cstheme="minorHAnsi"/>
        </w:rPr>
        <w:t xml:space="preserve"> (Fig. 2a</w:t>
      </w:r>
      <w:r w:rsidR="00612A0E" w:rsidRPr="00F96D15">
        <w:rPr>
          <w:rFonts w:cstheme="minorHAnsi"/>
        </w:rPr>
        <w:t>-b</w:t>
      </w:r>
      <w:r w:rsidR="00DB15E8" w:rsidRPr="00F96D15">
        <w:rPr>
          <w:rFonts w:cstheme="minorHAnsi"/>
        </w:rPr>
        <w:t>)</w:t>
      </w:r>
      <w:r w:rsidRPr="00F96D15">
        <w:rPr>
          <w:rFonts w:cstheme="minorHAnsi"/>
        </w:rPr>
        <w:t>, but unrelated in the fertilized communities</w:t>
      </w:r>
      <w:r w:rsidR="00966D0C" w:rsidRPr="00F96D15">
        <w:rPr>
          <w:rFonts w:cstheme="minorHAnsi"/>
        </w:rPr>
        <w:t xml:space="preserve"> (Fig. </w:t>
      </w:r>
      <w:r w:rsidR="00635DB2" w:rsidRPr="00F96D15">
        <w:rPr>
          <w:rFonts w:cstheme="minorHAnsi"/>
        </w:rPr>
        <w:t>2</w:t>
      </w:r>
      <w:r w:rsidR="00612A0E" w:rsidRPr="00F96D15">
        <w:rPr>
          <w:rFonts w:cstheme="minorHAnsi"/>
        </w:rPr>
        <w:t>c-d</w:t>
      </w:r>
      <w:r w:rsidR="00966D0C" w:rsidRPr="00F96D15">
        <w:rPr>
          <w:rFonts w:cstheme="minorHAnsi"/>
        </w:rPr>
        <w:t>)</w:t>
      </w:r>
      <w:r w:rsidRPr="00F96D15">
        <w:rPr>
          <w:rFonts w:cstheme="minorHAnsi"/>
        </w:rPr>
        <w:t>. Evenness was unrelated with alpha stability and positively related with gamma stability in the unmanipulated communities</w:t>
      </w:r>
      <w:r w:rsidR="00635DB2" w:rsidRPr="00F96D15">
        <w:rPr>
          <w:rFonts w:cstheme="minorHAnsi"/>
        </w:rPr>
        <w:t xml:space="preserve"> (Fig. 2</w:t>
      </w:r>
      <w:r w:rsidR="00045D46" w:rsidRPr="00F96D15">
        <w:rPr>
          <w:rFonts w:cstheme="minorHAnsi"/>
        </w:rPr>
        <w:t>e</w:t>
      </w:r>
      <w:r w:rsidR="00540FC1" w:rsidRPr="00F96D15">
        <w:rPr>
          <w:rFonts w:cstheme="minorHAnsi"/>
        </w:rPr>
        <w:t>-f</w:t>
      </w:r>
      <w:r w:rsidR="00635DB2" w:rsidRPr="00F96D15">
        <w:rPr>
          <w:rFonts w:cstheme="minorHAnsi"/>
        </w:rPr>
        <w:t>)</w:t>
      </w:r>
      <w:r w:rsidRPr="00F96D15">
        <w:rPr>
          <w:rFonts w:cstheme="minorHAnsi"/>
        </w:rPr>
        <w:t xml:space="preserve">, but negatively </w:t>
      </w:r>
      <w:r w:rsidRPr="00F96D15">
        <w:t>associated</w:t>
      </w:r>
      <w:r w:rsidRPr="00F96D15">
        <w:rPr>
          <w:rFonts w:cstheme="minorHAnsi"/>
        </w:rPr>
        <w:t xml:space="preserve"> with both alpha and gamma stability in the fertilized communities</w:t>
      </w:r>
      <w:r w:rsidR="00966D0C" w:rsidRPr="00F96D15">
        <w:rPr>
          <w:rFonts w:cstheme="minorHAnsi"/>
        </w:rPr>
        <w:t xml:space="preserve"> (Fig. </w:t>
      </w:r>
      <w:r w:rsidR="00635DB2" w:rsidRPr="00F96D15">
        <w:rPr>
          <w:rFonts w:cstheme="minorHAnsi"/>
        </w:rPr>
        <w:t>2</w:t>
      </w:r>
      <w:r w:rsidR="00540FC1" w:rsidRPr="00F96D15">
        <w:rPr>
          <w:rFonts w:cstheme="minorHAnsi"/>
        </w:rPr>
        <w:t>g-h</w:t>
      </w:r>
      <w:r w:rsidR="00966D0C" w:rsidRPr="00F96D15">
        <w:rPr>
          <w:rFonts w:cstheme="minorHAnsi"/>
        </w:rPr>
        <w:t>)</w:t>
      </w:r>
      <w:r w:rsidRPr="00F96D15">
        <w:rPr>
          <w:rFonts w:cstheme="minorHAnsi"/>
        </w:rPr>
        <w:t xml:space="preserve">. </w:t>
      </w:r>
      <w:r w:rsidR="00D01437" w:rsidRPr="00F96D15">
        <w:t>B</w:t>
      </w:r>
      <w:r w:rsidRPr="00F96D15">
        <w:rPr>
          <w:rFonts w:cstheme="minorHAnsi"/>
        </w:rPr>
        <w:t xml:space="preserve">eta diversity was </w:t>
      </w:r>
      <w:r w:rsidR="00C95854" w:rsidRPr="00F96D15">
        <w:rPr>
          <w:rFonts w:cstheme="minorHAnsi"/>
        </w:rPr>
        <w:t>posi</w:t>
      </w:r>
      <w:r w:rsidRPr="00F96D15">
        <w:rPr>
          <w:rFonts w:cstheme="minorHAnsi"/>
        </w:rPr>
        <w:t xml:space="preserve">tively related to </w:t>
      </w:r>
      <w:r w:rsidR="00C95854" w:rsidRPr="00F96D15">
        <w:rPr>
          <w:rFonts w:cstheme="minorHAnsi"/>
        </w:rPr>
        <w:t>beta</w:t>
      </w:r>
      <w:r w:rsidRPr="00F96D15">
        <w:rPr>
          <w:rFonts w:cstheme="minorHAnsi"/>
        </w:rPr>
        <w:t xml:space="preserve"> </w:t>
      </w:r>
      <w:r w:rsidR="00C95854" w:rsidRPr="00F96D15">
        <w:rPr>
          <w:rFonts w:cstheme="minorHAnsi"/>
        </w:rPr>
        <w:t xml:space="preserve">and gamma stability </w:t>
      </w:r>
      <w:r w:rsidRPr="00F96D15">
        <w:rPr>
          <w:rFonts w:cstheme="minorHAnsi"/>
        </w:rPr>
        <w:t xml:space="preserve">in </w:t>
      </w:r>
      <w:r w:rsidR="00C95854" w:rsidRPr="00F96D15">
        <w:rPr>
          <w:rFonts w:cstheme="minorHAnsi"/>
        </w:rPr>
        <w:t xml:space="preserve">the unmanipulated </w:t>
      </w:r>
      <w:r w:rsidRPr="00F96D15">
        <w:rPr>
          <w:rFonts w:cstheme="minorHAnsi"/>
        </w:rPr>
        <w:t>communities</w:t>
      </w:r>
      <w:r w:rsidR="00045D46" w:rsidRPr="00F96D15">
        <w:rPr>
          <w:rFonts w:cstheme="minorHAnsi"/>
        </w:rPr>
        <w:t xml:space="preserve"> (Fig. 2</w:t>
      </w:r>
      <w:r w:rsidR="00C95854" w:rsidRPr="00F96D15">
        <w:rPr>
          <w:rFonts w:cstheme="minorHAnsi"/>
        </w:rPr>
        <w:t>i</w:t>
      </w:r>
      <w:r w:rsidR="00540FC1" w:rsidRPr="00F96D15">
        <w:rPr>
          <w:rFonts w:cstheme="minorHAnsi"/>
        </w:rPr>
        <w:t>-j</w:t>
      </w:r>
      <w:r w:rsidR="00045D46" w:rsidRPr="00F96D15">
        <w:rPr>
          <w:rFonts w:cstheme="minorHAnsi"/>
        </w:rPr>
        <w:t>)</w:t>
      </w:r>
      <w:r w:rsidRPr="00F96D15">
        <w:rPr>
          <w:rFonts w:cstheme="minorHAnsi"/>
        </w:rPr>
        <w:t xml:space="preserve">, but unrelated to </w:t>
      </w:r>
      <w:r w:rsidR="00C95854" w:rsidRPr="00F96D15">
        <w:rPr>
          <w:rFonts w:cstheme="minorHAnsi"/>
        </w:rPr>
        <w:t>beta</w:t>
      </w:r>
      <w:r w:rsidRPr="00F96D15">
        <w:rPr>
          <w:rFonts w:cstheme="minorHAnsi"/>
        </w:rPr>
        <w:t xml:space="preserve"> and gamma stability in the fertilized communities</w:t>
      </w:r>
      <w:r w:rsidR="00966D0C" w:rsidRPr="00F96D15">
        <w:rPr>
          <w:rFonts w:cstheme="minorHAnsi"/>
        </w:rPr>
        <w:t xml:space="preserve"> </w:t>
      </w:r>
      <w:r w:rsidR="00A249BA" w:rsidRPr="00F96D15">
        <w:rPr>
          <w:rFonts w:cstheme="minorHAnsi"/>
        </w:rPr>
        <w:t xml:space="preserve">(Fig. </w:t>
      </w:r>
      <w:r w:rsidR="0082263B" w:rsidRPr="00F96D15">
        <w:rPr>
          <w:rFonts w:cstheme="minorHAnsi"/>
        </w:rPr>
        <w:t>2</w:t>
      </w:r>
      <w:r w:rsidR="00540FC1" w:rsidRPr="00F96D15">
        <w:rPr>
          <w:rFonts w:cstheme="minorHAnsi"/>
        </w:rPr>
        <w:t>k-l</w:t>
      </w:r>
      <w:r w:rsidR="00A249BA" w:rsidRPr="00F96D15">
        <w:rPr>
          <w:rFonts w:cstheme="minorHAnsi"/>
        </w:rPr>
        <w:t xml:space="preserve">). </w:t>
      </w:r>
      <w:r w:rsidR="009E0648" w:rsidRPr="00F96D15">
        <w:rPr>
          <w:rFonts w:cstheme="minorHAnsi"/>
        </w:rPr>
        <w:t>These r</w:t>
      </w:r>
      <w:r w:rsidR="00560E48" w:rsidRPr="00F96D15">
        <w:rPr>
          <w:rFonts w:cstheme="minorHAnsi"/>
        </w:rPr>
        <w:t xml:space="preserve">elationships </w:t>
      </w:r>
      <w:r w:rsidR="00D212C7" w:rsidRPr="00F96D15">
        <w:rPr>
          <w:rFonts w:cstheme="minorHAnsi"/>
        </w:rPr>
        <w:t>remained</w:t>
      </w:r>
      <w:r w:rsidR="00D212C7" w:rsidRPr="00F96D15">
        <w:t xml:space="preserve"> </w:t>
      </w:r>
      <w:r w:rsidR="00D212C7" w:rsidRPr="00F96D15">
        <w:rPr>
          <w:rFonts w:cstheme="minorHAnsi"/>
        </w:rPr>
        <w:t xml:space="preserve">when accounting for </w:t>
      </w:r>
      <w:r w:rsidR="00D212C7" w:rsidRPr="00F96D15">
        <w:rPr>
          <w:rFonts w:cstheme="minorHAnsi"/>
        </w:rPr>
        <w:lastRenderedPageBreak/>
        <w:t xml:space="preserve">variation in climate using residual regression (Fig. S2), </w:t>
      </w:r>
      <w:r w:rsidR="00D212C7" w:rsidRPr="00F96D15">
        <w:t xml:space="preserve">using </w:t>
      </w:r>
      <w:r w:rsidR="00D212C7" w:rsidRPr="00F96D15">
        <w:rPr>
          <w:rFonts w:cstheme="minorHAnsi"/>
        </w:rPr>
        <w:t xml:space="preserve">biomass estimates instead of percentage cover (Fig. S3), and </w:t>
      </w:r>
      <w:r w:rsidR="00D212C7" w:rsidRPr="00F96D15">
        <w:t xml:space="preserve">using 23 sites with </w:t>
      </w:r>
      <w:r w:rsidR="009E0648" w:rsidRPr="00F96D15">
        <w:t xml:space="preserve">a full </w:t>
      </w:r>
      <w:r w:rsidR="00D212C7" w:rsidRPr="00F96D15">
        <w:t xml:space="preserve">nine years of </w:t>
      </w:r>
      <w:r w:rsidR="009E0648" w:rsidRPr="00F96D15">
        <w:t>treatment application</w:t>
      </w:r>
      <w:r w:rsidR="00D212C7" w:rsidRPr="00F96D15">
        <w:t xml:space="preserve"> (</w:t>
      </w:r>
      <w:r w:rsidR="00D212C7" w:rsidRPr="00F96D15">
        <w:rPr>
          <w:rFonts w:cstheme="minorHAnsi"/>
        </w:rPr>
        <w:t>Fig. S4</w:t>
      </w:r>
      <w:r w:rsidR="00D212C7" w:rsidRPr="00F96D15">
        <w:t>)</w:t>
      </w:r>
      <w:r w:rsidR="00D212C7" w:rsidRPr="00F96D15">
        <w:rPr>
          <w:rFonts w:cstheme="minorHAnsi"/>
        </w:rPr>
        <w:t xml:space="preserve">. </w:t>
      </w:r>
      <w:r w:rsidR="00FF6573" w:rsidRPr="00F96D15">
        <w:rPr>
          <w:rFonts w:cstheme="minorHAnsi"/>
        </w:rPr>
        <w:t>To our knowledge, our study is the first to report the positive association between evenness and gamma stability</w:t>
      </w:r>
      <w:r w:rsidR="008B019C" w:rsidRPr="00F96D15">
        <w:rPr>
          <w:rFonts w:cstheme="minorHAnsi"/>
        </w:rPr>
        <w:t xml:space="preserve"> in real-world grasslands</w:t>
      </w:r>
      <w:r w:rsidR="00FF6573" w:rsidRPr="00F96D15">
        <w:rPr>
          <w:rFonts w:cstheme="minorHAnsi"/>
        </w:rPr>
        <w:t>, and the negative impacts of fertilization on the relationship of evenness and beta diversity with stability at the two scales considered.</w:t>
      </w:r>
    </w:p>
    <w:p w14:paraId="1DEBAD6D" w14:textId="75174D78" w:rsidR="001A1B19" w:rsidRPr="00F96D15" w:rsidRDefault="00AB61AA" w:rsidP="00556508">
      <w:pPr>
        <w:rPr>
          <w:rFonts w:cstheme="minorHAnsi"/>
        </w:rPr>
      </w:pPr>
      <w:r w:rsidRPr="00F96D15">
        <w:rPr>
          <w:rFonts w:cstheme="minorHAnsi"/>
        </w:rPr>
        <w:t>SEM</w:t>
      </w:r>
      <w:r w:rsidR="00247291" w:rsidRPr="00F96D15">
        <w:rPr>
          <w:rFonts w:cstheme="minorHAnsi"/>
        </w:rPr>
        <w:t xml:space="preserve"> analyses provide</w:t>
      </w:r>
      <w:r w:rsidRPr="00F96D15">
        <w:rPr>
          <w:rFonts w:cstheme="minorHAnsi"/>
        </w:rPr>
        <w:t>d</w:t>
      </w:r>
      <w:r w:rsidR="00247291" w:rsidRPr="00F96D15">
        <w:rPr>
          <w:rFonts w:cstheme="minorHAnsi"/>
        </w:rPr>
        <w:t xml:space="preserve"> strong evidence that </w:t>
      </w:r>
      <w:r w:rsidR="00E339A2" w:rsidRPr="00F96D15">
        <w:rPr>
          <w:rFonts w:cstheme="minorHAnsi"/>
        </w:rPr>
        <w:t xml:space="preserve">species stability, </w:t>
      </w:r>
      <w:r w:rsidR="00247291" w:rsidRPr="00F96D15">
        <w:rPr>
          <w:rFonts w:cstheme="minorHAnsi"/>
        </w:rPr>
        <w:t>species asynchrony and spatial asynchrony are key mechanisms mediating the relationships of alpha and beta diversity with alpha and gamma stability</w:t>
      </w:r>
      <w:r w:rsidR="00E339A2" w:rsidRPr="00F96D15">
        <w:rPr>
          <w:rFonts w:cstheme="minorHAnsi"/>
        </w:rPr>
        <w:t xml:space="preserve"> under </w:t>
      </w:r>
      <w:r w:rsidR="009E0648" w:rsidRPr="00F96D15">
        <w:rPr>
          <w:rFonts w:cstheme="minorHAnsi"/>
        </w:rPr>
        <w:t>unmanipulated</w:t>
      </w:r>
      <w:r w:rsidR="002E6786" w:rsidRPr="00F96D15">
        <w:rPr>
          <w:rFonts w:cstheme="minorHAnsi"/>
        </w:rPr>
        <w:t xml:space="preserve"> conditions</w:t>
      </w:r>
      <w:r w:rsidR="00027F76" w:rsidRPr="00F96D15">
        <w:rPr>
          <w:rFonts w:cstheme="minorHAnsi"/>
        </w:rPr>
        <w:t xml:space="preserve"> and that </w:t>
      </w:r>
      <w:r w:rsidR="00A73113" w:rsidRPr="00F96D15">
        <w:rPr>
          <w:rFonts w:cstheme="minorHAnsi"/>
        </w:rPr>
        <w:t>fertilization</w:t>
      </w:r>
      <w:r w:rsidR="00027F76" w:rsidRPr="00F96D15">
        <w:rPr>
          <w:rFonts w:cstheme="minorHAnsi"/>
        </w:rPr>
        <w:t xml:space="preserve"> </w:t>
      </w:r>
      <w:r w:rsidR="00A73113" w:rsidRPr="00F96D15">
        <w:rPr>
          <w:rFonts w:cstheme="minorHAnsi"/>
        </w:rPr>
        <w:t>disrupt</w:t>
      </w:r>
      <w:r w:rsidR="009E0648" w:rsidRPr="00F96D15">
        <w:rPr>
          <w:rFonts w:cstheme="minorHAnsi"/>
        </w:rPr>
        <w:t>s</w:t>
      </w:r>
      <w:r w:rsidR="00A73113" w:rsidRPr="00F96D15">
        <w:rPr>
          <w:rFonts w:cstheme="minorHAnsi"/>
        </w:rPr>
        <w:t xml:space="preserve"> the positive contribution </w:t>
      </w:r>
      <w:r w:rsidR="0096130C" w:rsidRPr="00F96D15">
        <w:rPr>
          <w:rFonts w:cstheme="minorHAnsi"/>
        </w:rPr>
        <w:t>of biodiversity on</w:t>
      </w:r>
      <w:r w:rsidR="00A73113" w:rsidRPr="00F96D15">
        <w:rPr>
          <w:rFonts w:cstheme="minorHAnsi"/>
        </w:rPr>
        <w:t xml:space="preserve"> </w:t>
      </w:r>
      <w:r w:rsidR="00162FB9" w:rsidRPr="00F96D15">
        <w:rPr>
          <w:rFonts w:cstheme="minorHAnsi"/>
        </w:rPr>
        <w:t xml:space="preserve">each of </w:t>
      </w:r>
      <w:r w:rsidR="00A73113" w:rsidRPr="00F96D15">
        <w:rPr>
          <w:rFonts w:cstheme="minorHAnsi"/>
        </w:rPr>
        <w:t>these mechanisms</w:t>
      </w:r>
      <w:r w:rsidR="00D55E6D" w:rsidRPr="00F96D15">
        <w:rPr>
          <w:rFonts w:cstheme="minorHAnsi"/>
        </w:rPr>
        <w:t xml:space="preserve"> across spatial scales</w:t>
      </w:r>
      <w:r w:rsidR="003809DA" w:rsidRPr="00F96D15">
        <w:rPr>
          <w:rFonts w:cstheme="minorHAnsi"/>
        </w:rPr>
        <w:t xml:space="preserve"> (Fig. </w:t>
      </w:r>
      <w:r w:rsidR="00DB3C88" w:rsidRPr="00F96D15">
        <w:rPr>
          <w:rFonts w:cstheme="minorHAnsi"/>
        </w:rPr>
        <w:t>3</w:t>
      </w:r>
      <w:r w:rsidR="009E74EF" w:rsidRPr="00F96D15">
        <w:rPr>
          <w:rFonts w:cstheme="minorHAnsi"/>
        </w:rPr>
        <w:t xml:space="preserve">; </w:t>
      </w:r>
      <w:r w:rsidR="003809DA" w:rsidRPr="00F96D15">
        <w:rPr>
          <w:rFonts w:cstheme="minorHAnsi"/>
        </w:rPr>
        <w:t>Table 1</w:t>
      </w:r>
      <w:r w:rsidR="00E02880" w:rsidRPr="00F96D15">
        <w:rPr>
          <w:rFonts w:cstheme="minorHAnsi"/>
        </w:rPr>
        <w:t>; Fig. S5</w:t>
      </w:r>
      <w:r w:rsidR="003809DA" w:rsidRPr="00F96D15">
        <w:rPr>
          <w:rFonts w:cstheme="minorHAnsi"/>
        </w:rPr>
        <w:t>)</w:t>
      </w:r>
      <w:r w:rsidR="00E339A2" w:rsidRPr="00F96D15">
        <w:rPr>
          <w:rFonts w:cstheme="minorHAnsi"/>
        </w:rPr>
        <w:t>.</w:t>
      </w:r>
    </w:p>
    <w:p w14:paraId="0CD37FBA" w14:textId="51C94449" w:rsidR="00A34BD7" w:rsidRPr="00F96D15" w:rsidRDefault="00E339A2" w:rsidP="00A34BD7">
      <w:pPr>
        <w:rPr>
          <w:rFonts w:cstheme="minorHAnsi"/>
        </w:rPr>
      </w:pPr>
      <w:r w:rsidRPr="00F96D15">
        <w:rPr>
          <w:rFonts w:cstheme="minorHAnsi"/>
        </w:rPr>
        <w:t>G</w:t>
      </w:r>
      <w:r w:rsidR="007A0EFA" w:rsidRPr="00F96D15">
        <w:rPr>
          <w:rFonts w:cstheme="minorHAnsi"/>
        </w:rPr>
        <w:t xml:space="preserve">reater alpha </w:t>
      </w:r>
      <w:r w:rsidR="00492094" w:rsidRPr="00F96D15">
        <w:rPr>
          <w:rFonts w:cstheme="minorHAnsi"/>
        </w:rPr>
        <w:t xml:space="preserve">and gamma </w:t>
      </w:r>
      <w:r w:rsidR="007A0EFA" w:rsidRPr="00F96D15">
        <w:rPr>
          <w:rFonts w:cstheme="minorHAnsi"/>
        </w:rPr>
        <w:t xml:space="preserve">stability at higher </w:t>
      </w:r>
      <w:r w:rsidR="00A256FA" w:rsidRPr="00F96D15">
        <w:rPr>
          <w:rFonts w:cstheme="minorHAnsi"/>
        </w:rPr>
        <w:t xml:space="preserve">plant species </w:t>
      </w:r>
      <w:r w:rsidR="007A0EFA" w:rsidRPr="00F96D15">
        <w:rPr>
          <w:rFonts w:cstheme="minorHAnsi"/>
        </w:rPr>
        <w:t xml:space="preserve">richness </w:t>
      </w:r>
      <w:r w:rsidR="00150BDB" w:rsidRPr="00F96D15">
        <w:rPr>
          <w:rFonts w:cstheme="minorHAnsi"/>
        </w:rPr>
        <w:t xml:space="preserve">in the unmanipulated communities </w:t>
      </w:r>
      <w:r w:rsidR="00E61A8E" w:rsidRPr="00F96D15">
        <w:rPr>
          <w:rFonts w:cstheme="minorHAnsi"/>
        </w:rPr>
        <w:t xml:space="preserve">(Fig. </w:t>
      </w:r>
      <w:r w:rsidR="00100240" w:rsidRPr="00F96D15">
        <w:rPr>
          <w:rFonts w:cstheme="minorHAnsi"/>
        </w:rPr>
        <w:t>2</w:t>
      </w:r>
      <w:r w:rsidR="00E61A8E" w:rsidRPr="00F96D15">
        <w:rPr>
          <w:rFonts w:cstheme="minorHAnsi"/>
        </w:rPr>
        <w:t>a</w:t>
      </w:r>
      <w:r w:rsidR="004947AA" w:rsidRPr="00F96D15">
        <w:rPr>
          <w:rFonts w:cstheme="minorHAnsi"/>
        </w:rPr>
        <w:t>-b</w:t>
      </w:r>
      <w:r w:rsidR="00E61A8E" w:rsidRPr="00F96D15">
        <w:rPr>
          <w:rFonts w:cstheme="minorHAnsi"/>
        </w:rPr>
        <w:t xml:space="preserve">) </w:t>
      </w:r>
      <w:r w:rsidR="007A0EFA" w:rsidRPr="00F96D15">
        <w:rPr>
          <w:rFonts w:cstheme="minorHAnsi"/>
        </w:rPr>
        <w:t xml:space="preserve">resulted </w:t>
      </w:r>
      <w:r w:rsidR="00E9041D" w:rsidRPr="00F96D15">
        <w:rPr>
          <w:rFonts w:cstheme="minorHAnsi"/>
        </w:rPr>
        <w:t>predominantly</w:t>
      </w:r>
      <w:r w:rsidR="0072425E" w:rsidRPr="00F96D15">
        <w:rPr>
          <w:rFonts w:cstheme="minorHAnsi"/>
        </w:rPr>
        <w:t xml:space="preserve"> </w:t>
      </w:r>
      <w:r w:rsidR="007A0EFA" w:rsidRPr="00F96D15">
        <w:rPr>
          <w:rFonts w:cstheme="minorHAnsi"/>
        </w:rPr>
        <w:t xml:space="preserve">from </w:t>
      </w:r>
      <w:r w:rsidR="00F472E7" w:rsidRPr="00F96D15">
        <w:rPr>
          <w:rFonts w:cstheme="minorHAnsi"/>
        </w:rPr>
        <w:t xml:space="preserve">more </w:t>
      </w:r>
      <w:r w:rsidR="007A0EFA" w:rsidRPr="00F96D15">
        <w:rPr>
          <w:rFonts w:cstheme="minorHAnsi"/>
        </w:rPr>
        <w:t>asynchronous dynamics among species</w:t>
      </w:r>
      <w:r w:rsidR="00CA0BA4" w:rsidRPr="00F96D15">
        <w:rPr>
          <w:rFonts w:cstheme="minorHAnsi"/>
        </w:rPr>
        <w:t xml:space="preserve"> (standardized</w:t>
      </w:r>
      <w:r w:rsidR="00556508" w:rsidRPr="00F96D15">
        <w:rPr>
          <w:rFonts w:cstheme="minorHAnsi"/>
        </w:rPr>
        <w:t xml:space="preserve"> </w:t>
      </w:r>
      <w:r w:rsidR="00CA0BA4" w:rsidRPr="00F96D15">
        <w:rPr>
          <w:rFonts w:cstheme="minorHAnsi"/>
        </w:rPr>
        <w:t>path coefficient = 0.</w:t>
      </w:r>
      <w:r w:rsidR="003809DA" w:rsidRPr="00F96D15">
        <w:rPr>
          <w:rFonts w:cstheme="minorHAnsi"/>
        </w:rPr>
        <w:t>34</w:t>
      </w:r>
      <w:r w:rsidR="00CA0BA4" w:rsidRPr="00F96D15">
        <w:rPr>
          <w:rFonts w:cstheme="minorHAnsi"/>
        </w:rPr>
        <w:t>)</w:t>
      </w:r>
      <w:r w:rsidR="00F76080" w:rsidRPr="00F96D15">
        <w:rPr>
          <w:rFonts w:cstheme="minorHAnsi"/>
        </w:rPr>
        <w:t>,</w:t>
      </w:r>
      <w:r w:rsidR="00B55147" w:rsidRPr="00F96D15">
        <w:rPr>
          <w:rFonts w:cstheme="minorHAnsi"/>
        </w:rPr>
        <w:t xml:space="preserve"> a path that was generally </w:t>
      </w:r>
      <w:r w:rsidR="002E5EDB" w:rsidRPr="00F96D15">
        <w:rPr>
          <w:rFonts w:cstheme="minorHAnsi"/>
        </w:rPr>
        <w:t>positive</w:t>
      </w:r>
      <w:r w:rsidR="00B55147" w:rsidRPr="00F96D15">
        <w:rPr>
          <w:rFonts w:cstheme="minorHAnsi"/>
        </w:rPr>
        <w:t xml:space="preserve"> for each period of experimental duration considered</w:t>
      </w:r>
      <w:r w:rsidR="0072425E" w:rsidRPr="00F96D15">
        <w:rPr>
          <w:rFonts w:cstheme="minorHAnsi"/>
        </w:rPr>
        <w:t xml:space="preserve"> </w:t>
      </w:r>
      <w:r w:rsidR="005979D8" w:rsidRPr="00F96D15">
        <w:rPr>
          <w:rFonts w:cstheme="minorHAnsi"/>
        </w:rPr>
        <w:t>(</w:t>
      </w:r>
      <w:r w:rsidR="005E3DCF" w:rsidRPr="00F96D15">
        <w:rPr>
          <w:rFonts w:cstheme="minorHAnsi"/>
        </w:rPr>
        <w:t>significant in separate SEM based on six years of post-treatment</w:t>
      </w:r>
      <w:r w:rsidR="003809DA" w:rsidRPr="00F96D15">
        <w:rPr>
          <w:rFonts w:cstheme="minorHAnsi"/>
        </w:rPr>
        <w:t xml:space="preserve">, </w:t>
      </w:r>
      <w:r w:rsidR="005E3DCF" w:rsidRPr="00F96D15">
        <w:rPr>
          <w:rFonts w:cstheme="minorHAnsi"/>
        </w:rPr>
        <w:t xml:space="preserve">and marginally significant </w:t>
      </w:r>
      <w:r w:rsidR="00AE3D8F" w:rsidRPr="00F96D15">
        <w:rPr>
          <w:rFonts w:cstheme="minorHAnsi"/>
        </w:rPr>
        <w:t xml:space="preserve">based on four, seven, </w:t>
      </w:r>
      <w:r w:rsidR="00F902A7" w:rsidRPr="00F96D15">
        <w:rPr>
          <w:rFonts w:cstheme="minorHAnsi"/>
        </w:rPr>
        <w:t xml:space="preserve">eight </w:t>
      </w:r>
      <w:r w:rsidR="00AE3D8F" w:rsidRPr="00F96D15">
        <w:rPr>
          <w:rFonts w:cstheme="minorHAnsi"/>
        </w:rPr>
        <w:t xml:space="preserve">and nine </w:t>
      </w:r>
      <w:r w:rsidR="00F902A7" w:rsidRPr="00F96D15">
        <w:rPr>
          <w:rFonts w:cstheme="minorHAnsi"/>
        </w:rPr>
        <w:t>years</w:t>
      </w:r>
      <w:r w:rsidR="005979D8" w:rsidRPr="00F96D15">
        <w:rPr>
          <w:rFonts w:cstheme="minorHAnsi"/>
        </w:rPr>
        <w:t>)</w:t>
      </w:r>
      <w:r w:rsidR="00E02768" w:rsidRPr="00F96D15">
        <w:rPr>
          <w:rFonts w:cstheme="minorHAnsi"/>
        </w:rPr>
        <w:t xml:space="preserve">, and to a </w:t>
      </w:r>
      <w:r w:rsidR="003809DA" w:rsidRPr="00F96D15">
        <w:rPr>
          <w:rFonts w:cstheme="minorHAnsi"/>
        </w:rPr>
        <w:t xml:space="preserve">much </w:t>
      </w:r>
      <w:r w:rsidR="00E02768" w:rsidRPr="00F96D15">
        <w:rPr>
          <w:rFonts w:cstheme="minorHAnsi"/>
        </w:rPr>
        <w:t>lower extent from greater species stability (standardized path coefficient = 0.</w:t>
      </w:r>
      <w:r w:rsidR="003809DA" w:rsidRPr="00F96D15">
        <w:rPr>
          <w:rFonts w:cstheme="minorHAnsi"/>
        </w:rPr>
        <w:t>07</w:t>
      </w:r>
      <w:r w:rsidR="00E02768" w:rsidRPr="00F96D15">
        <w:rPr>
          <w:rFonts w:cstheme="minorHAnsi"/>
        </w:rPr>
        <w:t xml:space="preserve">; </w:t>
      </w:r>
      <w:r w:rsidR="002E6786" w:rsidRPr="00F96D15">
        <w:rPr>
          <w:rFonts w:cstheme="minorHAnsi"/>
        </w:rPr>
        <w:t>a</w:t>
      </w:r>
      <w:r w:rsidR="00E02768" w:rsidRPr="00F96D15">
        <w:rPr>
          <w:rFonts w:cstheme="minorHAnsi"/>
        </w:rPr>
        <w:t xml:space="preserve"> path </w:t>
      </w:r>
      <w:r w:rsidR="002E6786" w:rsidRPr="00F96D15">
        <w:rPr>
          <w:rFonts w:cstheme="minorHAnsi"/>
        </w:rPr>
        <w:t xml:space="preserve">that </w:t>
      </w:r>
      <w:r w:rsidR="00E02768" w:rsidRPr="00F96D15">
        <w:rPr>
          <w:rFonts w:cstheme="minorHAnsi"/>
        </w:rPr>
        <w:t>was never significant in separate SEMs)</w:t>
      </w:r>
      <w:r w:rsidR="00100240" w:rsidRPr="00F96D15">
        <w:rPr>
          <w:rFonts w:cstheme="minorHAnsi"/>
        </w:rPr>
        <w:t xml:space="preserve"> </w:t>
      </w:r>
      <w:r w:rsidR="005D51ED" w:rsidRPr="00F96D15">
        <w:rPr>
          <w:rFonts w:cstheme="minorHAnsi"/>
        </w:rPr>
        <w:t xml:space="preserve">in richer communities </w:t>
      </w:r>
      <w:r w:rsidR="00100240" w:rsidRPr="00F96D15">
        <w:rPr>
          <w:rFonts w:cstheme="minorHAnsi"/>
        </w:rPr>
        <w:t>(Fig. 3a</w:t>
      </w:r>
      <w:r w:rsidR="00DE731E" w:rsidRPr="00F96D15">
        <w:rPr>
          <w:rFonts w:cstheme="minorHAnsi"/>
        </w:rPr>
        <w:t>; Fig. S2</w:t>
      </w:r>
      <w:r w:rsidR="00100240" w:rsidRPr="00F96D15">
        <w:rPr>
          <w:rFonts w:cstheme="minorHAnsi"/>
        </w:rPr>
        <w:t>)</w:t>
      </w:r>
      <w:r w:rsidR="0072425E" w:rsidRPr="00F96D15">
        <w:rPr>
          <w:rFonts w:cstheme="minorHAnsi"/>
        </w:rPr>
        <w:t>.</w:t>
      </w:r>
      <w:r w:rsidR="006C2DC7" w:rsidRPr="00F96D15">
        <w:rPr>
          <w:rFonts w:cstheme="minorHAnsi"/>
        </w:rPr>
        <w:t xml:space="preserve"> </w:t>
      </w:r>
      <w:r w:rsidR="00C6764C" w:rsidRPr="00F96D15">
        <w:rPr>
          <w:rFonts w:cstheme="minorHAnsi"/>
        </w:rPr>
        <w:t xml:space="preserve">The positive association between richness and alpha stability is consistent with experimental </w:t>
      </w:r>
      <w:r w:rsidR="00C6764C" w:rsidRPr="00F96D15">
        <w:rPr>
          <w:rFonts w:cstheme="minorHAnsi"/>
        </w:rPr>
        <w:fldChar w:fldCharType="begin">
          <w:fldData xml:space="preserve">PEVuZE5vdGU+PENpdGU+PEF1dGhvcj5IZWN0b3I8L0F1dGhvcj48WWVhcj4yMDEwPC9ZZWFyPjxS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YyOS02MzI8L3BhZ2VzPjx2b2x1bWU+NDQxPC92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</w:fldData>
        </w:fldChar>
      </w:r>
      <w:r w:rsidR="00C6764C" w:rsidRPr="00F96D15">
        <w:rPr>
          <w:rFonts w:cstheme="minorHAnsi"/>
        </w:rPr>
        <w:instrText xml:space="preserve"> ADDIN EN.CITE </w:instrText>
      </w:r>
      <w:r w:rsidR="00C6764C" w:rsidRPr="00F96D15">
        <w:rPr>
          <w:rFonts w:cstheme="minorHAnsi"/>
        </w:rPr>
        <w:fldChar w:fldCharType="begin">
          <w:fldData xml:space="preserve">PEVuZE5vdGU+PENpdGU+PEF1dGhvcj5IZWN0b3I8L0F1dGhvcj48WWVhcj4yMDEwPC9ZZWFyPjxS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YyOS02MzI8L3BhZ2VzPjx2b2x1bWU+NDQxPC92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</w:fldData>
        </w:fldChar>
      </w:r>
      <w:r w:rsidR="00C6764C" w:rsidRPr="00F96D15">
        <w:rPr>
          <w:rFonts w:cstheme="minorHAnsi"/>
        </w:rPr>
        <w:instrText xml:space="preserve"> ADDIN EN.CITE.DATA </w:instrText>
      </w:r>
      <w:r w:rsidR="00C6764C" w:rsidRPr="00F96D15">
        <w:rPr>
          <w:rFonts w:cstheme="minorHAnsi"/>
        </w:rPr>
      </w:r>
      <w:r w:rsidR="00C6764C" w:rsidRPr="00F96D15">
        <w:rPr>
          <w:rFonts w:cstheme="minorHAnsi"/>
        </w:rPr>
        <w:fldChar w:fldCharType="end"/>
      </w:r>
      <w:r w:rsidR="00C6764C" w:rsidRPr="00F96D15">
        <w:rPr>
          <w:rFonts w:cstheme="minorHAnsi"/>
        </w:rPr>
      </w:r>
      <w:r w:rsidR="00C6764C" w:rsidRPr="00F96D15">
        <w:rPr>
          <w:rFonts w:cstheme="minorHAnsi"/>
        </w:rPr>
        <w:fldChar w:fldCharType="separate"/>
      </w:r>
      <w:r w:rsidR="00C6764C" w:rsidRPr="00F96D15">
        <w:rPr>
          <w:rFonts w:cstheme="minorHAnsi"/>
          <w:noProof/>
        </w:rPr>
        <w:t>(Tilman et al. 2006, Bezemer and van der Putten 2007, Isbell et al. 2009, Hector et al. 2010)</w:t>
      </w:r>
      <w:r w:rsidR="00C6764C" w:rsidRPr="00F96D15">
        <w:rPr>
          <w:rFonts w:cstheme="minorHAnsi"/>
        </w:rPr>
        <w:fldChar w:fldCharType="end"/>
      </w:r>
      <w:r w:rsidR="00C6764C" w:rsidRPr="00F96D15">
        <w:rPr>
          <w:rFonts w:cstheme="minorHAnsi"/>
        </w:rPr>
        <w:t xml:space="preserve"> and shorter-term observational </w:t>
      </w:r>
      <w:r w:rsidR="00F472E7" w:rsidRPr="00F96D15">
        <w:rPr>
          <w:rFonts w:cstheme="minorHAnsi"/>
        </w:rPr>
        <w:t xml:space="preserve">evidence </w:t>
      </w:r>
      <w:r w:rsidR="00C6764C" w:rsidRPr="00F96D15">
        <w:rPr>
          <w:rFonts w:cstheme="minorHAnsi"/>
        </w:rPr>
        <w:fldChar w:fldCharType="begin">
          <w:fldData xml:space="preserve">PEVuZE5vdGU+PENpdGU+PEF1dGhvcj5CYWk8L0F1dGhvcj48WWVhcj4yMDA0PC9ZZWFyPjxSZWNO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=
</w:fldData>
        </w:fldChar>
      </w:r>
      <w:r w:rsidR="00C6764C" w:rsidRPr="00F96D15">
        <w:rPr>
          <w:rFonts w:cstheme="minorHAnsi"/>
        </w:rPr>
        <w:instrText xml:space="preserve"> ADDIN EN.CITE </w:instrText>
      </w:r>
      <w:r w:rsidR="00C6764C" w:rsidRPr="00F96D15">
        <w:rPr>
          <w:rFonts w:cstheme="minorHAnsi"/>
        </w:rPr>
        <w:fldChar w:fldCharType="begin">
          <w:fldData xml:space="preserve">PEVuZE5vdGU+PENpdGU+PEF1dGhvcj5CYWk8L0F1dGhvcj48WWVhcj4yMDA0PC9ZZWFyPjxSZWNO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=
</w:fldData>
        </w:fldChar>
      </w:r>
      <w:r w:rsidR="00C6764C" w:rsidRPr="00F96D15">
        <w:rPr>
          <w:rFonts w:cstheme="minorHAnsi"/>
        </w:rPr>
        <w:instrText xml:space="preserve"> ADDIN EN.CITE.DATA </w:instrText>
      </w:r>
      <w:r w:rsidR="00C6764C" w:rsidRPr="00F96D15">
        <w:rPr>
          <w:rFonts w:cstheme="minorHAnsi"/>
        </w:rPr>
      </w:r>
      <w:r w:rsidR="00C6764C" w:rsidRPr="00F96D15">
        <w:rPr>
          <w:rFonts w:cstheme="minorHAnsi"/>
        </w:rPr>
        <w:fldChar w:fldCharType="end"/>
      </w:r>
      <w:r w:rsidR="00C6764C" w:rsidRPr="00F96D15">
        <w:rPr>
          <w:rFonts w:cstheme="minorHAnsi"/>
        </w:rPr>
      </w:r>
      <w:r w:rsidR="00C6764C" w:rsidRPr="00F96D15">
        <w:rPr>
          <w:rFonts w:cstheme="minorHAnsi"/>
        </w:rPr>
        <w:fldChar w:fldCharType="separate"/>
      </w:r>
      <w:r w:rsidR="00C6764C" w:rsidRPr="00F96D15">
        <w:rPr>
          <w:rFonts w:cstheme="minorHAnsi"/>
          <w:noProof/>
        </w:rPr>
        <w:t>(Tilman 1996, Bai et al. 2004, Hautier et al. 2014)</w:t>
      </w:r>
      <w:r w:rsidR="00C6764C" w:rsidRPr="00F96D15">
        <w:rPr>
          <w:rFonts w:cstheme="minorHAnsi"/>
        </w:rPr>
        <w:fldChar w:fldCharType="end"/>
      </w:r>
      <w:r w:rsidR="00C6764C" w:rsidRPr="00F96D15">
        <w:rPr>
          <w:rFonts w:cstheme="minorHAnsi"/>
        </w:rPr>
        <w:t xml:space="preserve">. </w:t>
      </w:r>
      <w:r w:rsidR="00A34BD7" w:rsidRPr="00F96D15">
        <w:rPr>
          <w:rFonts w:cstheme="minorHAnsi"/>
        </w:rPr>
        <w:t xml:space="preserve">Our results confirm the substantial role of species asynchrony and to a lesser extent species stability as mechanisms promoting </w:t>
      </w:r>
      <w:r w:rsidR="001C4E04" w:rsidRPr="00F96D15">
        <w:rPr>
          <w:rFonts w:cstheme="minorHAnsi"/>
        </w:rPr>
        <w:t xml:space="preserve">local </w:t>
      </w:r>
      <w:r w:rsidR="00A34BD7" w:rsidRPr="00F96D15">
        <w:rPr>
          <w:rFonts w:cstheme="minorHAnsi"/>
        </w:rPr>
        <w:t>stability</w:t>
      </w:r>
      <w:r w:rsidR="00865813" w:rsidRPr="00F96D15">
        <w:rPr>
          <w:rFonts w:cstheme="minorHAnsi"/>
        </w:rPr>
        <w:t xml:space="preserve"> </w:t>
      </w:r>
      <w:r w:rsidR="008209E1" w:rsidRPr="00F96D15">
        <w:rPr>
          <w:rFonts w:cstheme="minorHAnsi"/>
        </w:rPr>
        <w:t xml:space="preserve">in </w:t>
      </w:r>
      <w:r w:rsidR="00BE3979" w:rsidRPr="00F96D15">
        <w:rPr>
          <w:rFonts w:cstheme="minorHAnsi"/>
        </w:rPr>
        <w:t xml:space="preserve">naturally-assembled </w:t>
      </w:r>
      <w:r w:rsidR="008209E1" w:rsidRPr="00F96D15">
        <w:rPr>
          <w:rFonts w:cstheme="minorHAnsi"/>
        </w:rPr>
        <w:t xml:space="preserve">species-rich </w:t>
      </w:r>
      <w:r w:rsidR="00BE3979" w:rsidRPr="00F96D15">
        <w:rPr>
          <w:rFonts w:cstheme="minorHAnsi"/>
        </w:rPr>
        <w:t xml:space="preserve">grassland </w:t>
      </w:r>
      <w:r w:rsidR="00865813" w:rsidRPr="00F96D15">
        <w:rPr>
          <w:rFonts w:cstheme="minorHAnsi"/>
        </w:rPr>
        <w:t>communities</w:t>
      </w:r>
      <w:r w:rsidR="00A34BD7" w:rsidRPr="00F96D15">
        <w:rPr>
          <w:rFonts w:cstheme="minorHAnsi"/>
        </w:rPr>
        <w:t xml:space="preserve"> </w:t>
      </w:r>
      <w:r w:rsidR="00065392" w:rsidRPr="00F96D15">
        <w:rPr>
          <w:rFonts w:cstheme="minorHAnsi"/>
        </w:rPr>
        <w:fldChar w:fldCharType="begin">
          <w:fldData xml:space="preserve">PEVuZE5vdGU+PENpdGU+PEF1dGhvcj5IYXV0aWVyPC9BdXRob3I+PFllYXI+MjAxNDwvWWVhcj48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</w:fldData>
        </w:fldChar>
      </w:r>
      <w:r w:rsidR="00A62A6F" w:rsidRPr="00F96D15">
        <w:rPr>
          <w:rFonts w:cstheme="minorHAnsi"/>
        </w:rPr>
        <w:instrText xml:space="preserve"> ADDIN EN.CITE </w:instrText>
      </w:r>
      <w:r w:rsidR="00A62A6F" w:rsidRPr="00F96D15">
        <w:rPr>
          <w:rFonts w:cstheme="minorHAnsi"/>
        </w:rPr>
        <w:fldChar w:fldCharType="begin">
          <w:fldData xml:space="preserve">PEVuZE5vdGU+PENpdGU+PEF1dGhvcj5IYXV0aWVyPC9BdXRob3I+PFllYXI+MjAxNDwvWWVhcj48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</w:fldData>
        </w:fldChar>
      </w:r>
      <w:r w:rsidR="00A62A6F" w:rsidRPr="00F96D15">
        <w:rPr>
          <w:rFonts w:cstheme="minorHAnsi"/>
        </w:rPr>
        <w:instrText xml:space="preserve"> ADDIN EN.CITE.DATA </w:instrText>
      </w:r>
      <w:r w:rsidR="00A62A6F" w:rsidRPr="00F96D15">
        <w:rPr>
          <w:rFonts w:cstheme="minorHAnsi"/>
        </w:rPr>
      </w:r>
      <w:r w:rsidR="00A62A6F" w:rsidRPr="00F96D15">
        <w:rPr>
          <w:rFonts w:cstheme="minorHAnsi"/>
        </w:rPr>
        <w:fldChar w:fldCharType="end"/>
      </w:r>
      <w:r w:rsidR="00065392" w:rsidRPr="00F96D15">
        <w:rPr>
          <w:rFonts w:cstheme="minorHAnsi"/>
        </w:rPr>
      </w:r>
      <w:r w:rsidR="00065392" w:rsidRPr="00F96D15">
        <w:rPr>
          <w:rFonts w:cstheme="minorHAnsi"/>
        </w:rPr>
        <w:fldChar w:fldCharType="separate"/>
      </w:r>
      <w:r w:rsidR="00A62A6F" w:rsidRPr="00F96D15">
        <w:rPr>
          <w:rFonts w:cstheme="minorHAnsi"/>
          <w:noProof/>
        </w:rPr>
        <w:t>(Hautier et al. 2014, Zhang et al. 2016, Zhang et al. 2019)</w:t>
      </w:r>
      <w:r w:rsidR="00065392" w:rsidRPr="00F96D15">
        <w:rPr>
          <w:rFonts w:cstheme="minorHAnsi"/>
        </w:rPr>
        <w:fldChar w:fldCharType="end"/>
      </w:r>
      <w:r w:rsidR="00BE3979" w:rsidRPr="00F96D15">
        <w:rPr>
          <w:rFonts w:cstheme="minorHAnsi"/>
        </w:rPr>
        <w:t>.</w:t>
      </w:r>
      <w:r w:rsidR="008A04EC" w:rsidRPr="00F96D15">
        <w:rPr>
          <w:rFonts w:cstheme="minorHAnsi"/>
        </w:rPr>
        <w:t xml:space="preserve"> </w:t>
      </w:r>
      <w:r w:rsidR="00BE3979" w:rsidRPr="00F96D15">
        <w:rPr>
          <w:rFonts w:cstheme="minorHAnsi"/>
        </w:rPr>
        <w:t xml:space="preserve">Furthermore, </w:t>
      </w:r>
      <w:r w:rsidR="007B35A8" w:rsidRPr="00F96D15">
        <w:rPr>
          <w:rFonts w:cstheme="minorHAnsi"/>
        </w:rPr>
        <w:t>our results are the first to</w:t>
      </w:r>
      <w:r w:rsidR="00BE3979" w:rsidRPr="00F96D15">
        <w:rPr>
          <w:rFonts w:cstheme="minorHAnsi"/>
        </w:rPr>
        <w:t xml:space="preserve"> establish</w:t>
      </w:r>
      <w:r w:rsidR="008A04EC" w:rsidRPr="00F96D15">
        <w:rPr>
          <w:rFonts w:cstheme="minorHAnsi"/>
        </w:rPr>
        <w:t xml:space="preserve"> the </w:t>
      </w:r>
      <w:r w:rsidR="00C86785" w:rsidRPr="00F96D15">
        <w:rPr>
          <w:rFonts w:cstheme="minorHAnsi"/>
        </w:rPr>
        <w:t xml:space="preserve">general </w:t>
      </w:r>
      <w:r w:rsidR="004432A8" w:rsidRPr="00F96D15">
        <w:rPr>
          <w:rFonts w:cstheme="minorHAnsi"/>
        </w:rPr>
        <w:t xml:space="preserve">stabilizing role </w:t>
      </w:r>
      <w:r w:rsidR="008A04EC" w:rsidRPr="00F96D15">
        <w:rPr>
          <w:rFonts w:cstheme="minorHAnsi"/>
        </w:rPr>
        <w:t xml:space="preserve">of </w:t>
      </w:r>
      <w:r w:rsidR="005D069C" w:rsidRPr="00F96D15">
        <w:rPr>
          <w:rFonts w:cstheme="minorHAnsi"/>
        </w:rPr>
        <w:t xml:space="preserve">plant </w:t>
      </w:r>
      <w:r w:rsidR="008A04EC" w:rsidRPr="00F96D15">
        <w:rPr>
          <w:rFonts w:cstheme="minorHAnsi"/>
        </w:rPr>
        <w:t xml:space="preserve">richness </w:t>
      </w:r>
      <w:r w:rsidR="004D7EED" w:rsidRPr="00F96D15">
        <w:rPr>
          <w:rFonts w:cstheme="minorHAnsi"/>
        </w:rPr>
        <w:t>across</w:t>
      </w:r>
      <w:r w:rsidR="008A04EC" w:rsidRPr="00F96D15">
        <w:rPr>
          <w:rFonts w:cstheme="minorHAnsi"/>
        </w:rPr>
        <w:t xml:space="preserve"> spatial scale</w:t>
      </w:r>
      <w:r w:rsidR="00AA2FD3" w:rsidRPr="00F96D15">
        <w:rPr>
          <w:rFonts w:cstheme="minorHAnsi"/>
        </w:rPr>
        <w:t>s</w:t>
      </w:r>
      <w:r w:rsidR="00492094" w:rsidRPr="00F96D15">
        <w:rPr>
          <w:rFonts w:cstheme="minorHAnsi"/>
        </w:rPr>
        <w:t>.</w:t>
      </w:r>
    </w:p>
    <w:p w14:paraId="34B1C78E" w14:textId="0C8AC730" w:rsidR="00D17A1D" w:rsidRPr="00F96D15" w:rsidRDefault="00634E6D" w:rsidP="00126B88">
      <w:pPr>
        <w:rPr>
          <w:rFonts w:cstheme="minorHAnsi"/>
        </w:rPr>
      </w:pPr>
      <w:r w:rsidRPr="00F96D15">
        <w:rPr>
          <w:rFonts w:cstheme="minorHAnsi"/>
        </w:rPr>
        <w:t xml:space="preserve">Fertilization </w:t>
      </w:r>
      <w:r w:rsidR="00774EB6" w:rsidRPr="00F96D15">
        <w:rPr>
          <w:rFonts w:cstheme="minorHAnsi"/>
        </w:rPr>
        <w:t>reduced the positive effect</w:t>
      </w:r>
      <w:r w:rsidR="00EE4792" w:rsidRPr="00F96D15">
        <w:rPr>
          <w:rFonts w:cstheme="minorHAnsi"/>
        </w:rPr>
        <w:t>s</w:t>
      </w:r>
      <w:r w:rsidR="00774EB6" w:rsidRPr="00F96D15">
        <w:rPr>
          <w:rFonts w:cstheme="minorHAnsi"/>
        </w:rPr>
        <w:t xml:space="preserve"> of plant species richness on alpha </w:t>
      </w:r>
      <w:r w:rsidR="001151E7" w:rsidRPr="00F96D15">
        <w:rPr>
          <w:rFonts w:cstheme="minorHAnsi"/>
        </w:rPr>
        <w:t xml:space="preserve">and gamma </w:t>
      </w:r>
      <w:r w:rsidR="008A04EC" w:rsidRPr="00F96D15">
        <w:rPr>
          <w:rFonts w:cstheme="minorHAnsi"/>
        </w:rPr>
        <w:t>stability</w:t>
      </w:r>
      <w:r w:rsidR="00100240" w:rsidRPr="00F96D15">
        <w:rPr>
          <w:rFonts w:cstheme="minorHAnsi"/>
        </w:rPr>
        <w:t xml:space="preserve"> </w:t>
      </w:r>
      <w:r w:rsidR="001F3356" w:rsidRPr="00F96D15">
        <w:rPr>
          <w:rFonts w:cstheme="minorHAnsi"/>
        </w:rPr>
        <w:t>(Fig. 2a,c and b,</w:t>
      </w:r>
      <w:r w:rsidR="00AA2FD3" w:rsidRPr="00F96D15">
        <w:rPr>
          <w:rFonts w:cstheme="minorHAnsi"/>
        </w:rPr>
        <w:t xml:space="preserve">d) </w:t>
      </w:r>
      <w:r w:rsidR="00774EB6" w:rsidRPr="00F96D15">
        <w:rPr>
          <w:rFonts w:cstheme="minorHAnsi"/>
        </w:rPr>
        <w:t xml:space="preserve">via </w:t>
      </w:r>
      <w:r w:rsidR="00472DBD" w:rsidRPr="00F96D15">
        <w:rPr>
          <w:rFonts w:cstheme="minorHAnsi"/>
        </w:rPr>
        <w:t xml:space="preserve">a combination of </w:t>
      </w:r>
      <w:r w:rsidR="00774EB6" w:rsidRPr="00F96D15">
        <w:rPr>
          <w:rFonts w:cstheme="minorHAnsi"/>
        </w:rPr>
        <w:t>two processes</w:t>
      </w:r>
      <w:r w:rsidR="00E61A8E" w:rsidRPr="00F96D15">
        <w:rPr>
          <w:rFonts w:cstheme="minorHAnsi"/>
        </w:rPr>
        <w:t xml:space="preserve"> </w:t>
      </w:r>
      <w:r w:rsidR="00F9185C" w:rsidRPr="00F96D15">
        <w:rPr>
          <w:rFonts w:cstheme="minorHAnsi"/>
        </w:rPr>
        <w:t>(Fig. 3b</w:t>
      </w:r>
      <w:r w:rsidR="00DE731E" w:rsidRPr="00F96D15">
        <w:rPr>
          <w:rFonts w:cstheme="minorHAnsi"/>
        </w:rPr>
        <w:t>; Fig. S2</w:t>
      </w:r>
      <w:r w:rsidR="00E61A8E" w:rsidRPr="00F96D15">
        <w:rPr>
          <w:rFonts w:cstheme="minorHAnsi"/>
        </w:rPr>
        <w:t>)</w:t>
      </w:r>
      <w:r w:rsidR="00774EB6" w:rsidRPr="00F96D15">
        <w:rPr>
          <w:rFonts w:cstheme="minorHAnsi"/>
        </w:rPr>
        <w:t>.</w:t>
      </w:r>
      <w:r w:rsidR="002818A1" w:rsidRPr="00F96D15">
        <w:rPr>
          <w:rFonts w:cstheme="minorHAnsi"/>
        </w:rPr>
        <w:t xml:space="preserve"> </w:t>
      </w:r>
      <w:r w:rsidR="00E84BC3" w:rsidRPr="00F96D15">
        <w:rPr>
          <w:rFonts w:cstheme="minorHAnsi"/>
        </w:rPr>
        <w:t>First, while richness was positively related to species asynchrony</w:t>
      </w:r>
      <w:r w:rsidR="002F2762" w:rsidRPr="00F96D15">
        <w:rPr>
          <w:rFonts w:cstheme="minorHAnsi"/>
        </w:rPr>
        <w:t xml:space="preserve"> in the fertilized communities</w:t>
      </w:r>
      <w:r w:rsidR="00E84BC3" w:rsidRPr="00F96D15">
        <w:rPr>
          <w:rFonts w:cstheme="minorHAnsi"/>
        </w:rPr>
        <w:t xml:space="preserve">, this effect was </w:t>
      </w:r>
      <w:r w:rsidR="00CD1FD4" w:rsidRPr="00F96D15">
        <w:rPr>
          <w:rFonts w:cstheme="minorHAnsi"/>
        </w:rPr>
        <w:t xml:space="preserve">much </w:t>
      </w:r>
      <w:r w:rsidR="00E84BC3" w:rsidRPr="00F96D15">
        <w:rPr>
          <w:rFonts w:cstheme="minorHAnsi"/>
        </w:rPr>
        <w:t>weaker than in the unmanipulated communities (standardized path coefficient = 0.1</w:t>
      </w:r>
      <w:r w:rsidR="001A48B9" w:rsidRPr="00F96D15">
        <w:rPr>
          <w:rFonts w:cstheme="minorHAnsi"/>
        </w:rPr>
        <w:t>8</w:t>
      </w:r>
      <w:r w:rsidR="00B50D3B" w:rsidRPr="00F96D15">
        <w:rPr>
          <w:rFonts w:cstheme="minorHAnsi"/>
        </w:rPr>
        <w:t>; a path that was never significant in separate SEMs</w:t>
      </w:r>
      <w:r w:rsidR="00E84BC3" w:rsidRPr="00F96D15">
        <w:rPr>
          <w:rFonts w:cstheme="minorHAnsi"/>
        </w:rPr>
        <w:t xml:space="preserve">). Second, </w:t>
      </w:r>
      <w:r w:rsidR="00775249" w:rsidRPr="00F96D15">
        <w:rPr>
          <w:rFonts w:cstheme="minorHAnsi"/>
        </w:rPr>
        <w:t>this positive effect was counteracted by a negative relationship of richness with species stability</w:t>
      </w:r>
      <w:r w:rsidR="004478C7" w:rsidRPr="00F96D15">
        <w:rPr>
          <w:rFonts w:cstheme="minorHAnsi"/>
        </w:rPr>
        <w:t xml:space="preserve"> (standardized path coefficient of indirect effect = -0.</w:t>
      </w:r>
      <w:r w:rsidR="00E04D00" w:rsidRPr="00F96D15">
        <w:rPr>
          <w:rFonts w:cstheme="minorHAnsi"/>
        </w:rPr>
        <w:t>1</w:t>
      </w:r>
      <w:r w:rsidR="001A48B9" w:rsidRPr="00F96D15">
        <w:rPr>
          <w:rFonts w:cstheme="minorHAnsi"/>
        </w:rPr>
        <w:t>0</w:t>
      </w:r>
      <w:r w:rsidR="00E97234" w:rsidRPr="00F96D15">
        <w:rPr>
          <w:rFonts w:cstheme="minorHAnsi"/>
        </w:rPr>
        <w:t>; a path that was never significant in separate SEMs</w:t>
      </w:r>
      <w:r w:rsidR="004478C7" w:rsidRPr="00F96D15">
        <w:rPr>
          <w:rFonts w:cstheme="minorHAnsi"/>
        </w:rPr>
        <w:t>)</w:t>
      </w:r>
      <w:r w:rsidR="00775249" w:rsidRPr="00F96D15">
        <w:rPr>
          <w:rFonts w:cstheme="minorHAnsi"/>
        </w:rPr>
        <w:t>, explaining the overall weaker alpha stability at higher richness with fertilization.</w:t>
      </w:r>
      <w:r w:rsidR="005D7ABF" w:rsidRPr="00F96D15">
        <w:rPr>
          <w:rFonts w:cstheme="minorHAnsi"/>
        </w:rPr>
        <w:t xml:space="preserve"> </w:t>
      </w:r>
      <w:r w:rsidR="0046166B" w:rsidRPr="00F96D15">
        <w:rPr>
          <w:rFonts w:cstheme="minorHAnsi"/>
        </w:rPr>
        <w:t xml:space="preserve">Our results </w:t>
      </w:r>
      <w:r w:rsidR="00EE4792" w:rsidRPr="00F96D15">
        <w:rPr>
          <w:rFonts w:cstheme="minorHAnsi"/>
        </w:rPr>
        <w:t xml:space="preserve">extend </w:t>
      </w:r>
      <w:r w:rsidR="0046166B" w:rsidRPr="00F96D15">
        <w:rPr>
          <w:rFonts w:cstheme="minorHAnsi"/>
        </w:rPr>
        <w:t xml:space="preserve">previous evidence obtained over shorter experimental </w:t>
      </w:r>
      <w:r w:rsidR="00EE4792" w:rsidRPr="00F96D15">
        <w:rPr>
          <w:rFonts w:cstheme="minorHAnsi"/>
        </w:rPr>
        <w:t xml:space="preserve">periods in which </w:t>
      </w:r>
      <w:r w:rsidR="0046166B" w:rsidRPr="00F96D15">
        <w:rPr>
          <w:rFonts w:cstheme="minorHAnsi"/>
        </w:rPr>
        <w:t>fertilization consistently weaken</w:t>
      </w:r>
      <w:r w:rsidR="00EE4792" w:rsidRPr="00F96D15">
        <w:rPr>
          <w:rFonts w:cstheme="minorHAnsi"/>
        </w:rPr>
        <w:t>ed</w:t>
      </w:r>
      <w:r w:rsidR="0046166B" w:rsidRPr="00F96D15">
        <w:rPr>
          <w:rFonts w:cstheme="minorHAnsi"/>
        </w:rPr>
        <w:t xml:space="preserve"> the positive effect of richness on community stability through a reduction in species asynchrony and species stability </w:t>
      </w:r>
      <w:r w:rsidR="0046166B" w:rsidRPr="00F96D15">
        <w:rPr>
          <w:rFonts w:cstheme="minorHAnsi"/>
        </w:rPr>
        <w:fldChar w:fldCharType="begin">
          <w:fldData xml:space="preserve">PEVuZE5vdGU+PENpdGU+PEF1dGhvcj5IYXV0aWVyPC9BdXRob3I+PFllYXI+MjAxNDwvWWVhcj48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</w:fldData>
        </w:fldChar>
      </w:r>
      <w:r w:rsidR="0046166B" w:rsidRPr="00F96D15">
        <w:rPr>
          <w:rFonts w:cstheme="minorHAnsi"/>
        </w:rPr>
        <w:instrText xml:space="preserve"> ADDIN EN.CITE </w:instrText>
      </w:r>
      <w:r w:rsidR="0046166B" w:rsidRPr="00F96D15">
        <w:rPr>
          <w:rFonts w:cstheme="minorHAnsi"/>
        </w:rPr>
        <w:fldChar w:fldCharType="begin">
          <w:fldData xml:space="preserve">PEVuZE5vdGU+PENpdGU+PEF1dGhvcj5IYXV0aWVyPC9BdXRob3I+PFllYXI+MjAxNDwvWWVhcj48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</w:fldData>
        </w:fldChar>
      </w:r>
      <w:r w:rsidR="0046166B" w:rsidRPr="00F96D15">
        <w:rPr>
          <w:rFonts w:cstheme="minorHAnsi"/>
        </w:rPr>
        <w:instrText xml:space="preserve"> ADDIN EN.CITE.DATA </w:instrText>
      </w:r>
      <w:r w:rsidR="0046166B" w:rsidRPr="00F96D15">
        <w:rPr>
          <w:rFonts w:cstheme="minorHAnsi"/>
        </w:rPr>
      </w:r>
      <w:r w:rsidR="0046166B" w:rsidRPr="00F96D15">
        <w:rPr>
          <w:rFonts w:cstheme="minorHAnsi"/>
        </w:rPr>
        <w:fldChar w:fldCharType="end"/>
      </w:r>
      <w:r w:rsidR="0046166B" w:rsidRPr="00F96D15">
        <w:rPr>
          <w:rFonts w:cstheme="minorHAnsi"/>
        </w:rPr>
      </w:r>
      <w:r w:rsidR="0046166B" w:rsidRPr="00F96D15">
        <w:rPr>
          <w:rFonts w:cstheme="minorHAnsi"/>
        </w:rPr>
        <w:fldChar w:fldCharType="separate"/>
      </w:r>
      <w:r w:rsidR="0046166B" w:rsidRPr="00F96D15">
        <w:rPr>
          <w:rFonts w:cstheme="minorHAnsi"/>
          <w:noProof/>
        </w:rPr>
        <w:t>(Hautier et al. 2014, Zhang et al. 2016, Zhang et al. 2019)</w:t>
      </w:r>
      <w:r w:rsidR="0046166B" w:rsidRPr="00F96D15">
        <w:rPr>
          <w:rFonts w:cstheme="minorHAnsi"/>
        </w:rPr>
        <w:fldChar w:fldCharType="end"/>
      </w:r>
      <w:r w:rsidR="00EE4792" w:rsidRPr="00F96D15">
        <w:rPr>
          <w:rFonts w:cstheme="minorHAnsi"/>
        </w:rPr>
        <w:t xml:space="preserve">. </w:t>
      </w:r>
      <w:r w:rsidR="00311B4B" w:rsidRPr="00F96D15">
        <w:rPr>
          <w:rFonts w:cstheme="minorHAnsi"/>
        </w:rPr>
        <w:t>Our study is the first to</w:t>
      </w:r>
      <w:r w:rsidR="00EE4792" w:rsidRPr="00F96D15">
        <w:rPr>
          <w:rFonts w:cstheme="minorHAnsi"/>
        </w:rPr>
        <w:t xml:space="preserve"> </w:t>
      </w:r>
      <w:r w:rsidR="0046166B" w:rsidRPr="00F96D15">
        <w:rPr>
          <w:rFonts w:cstheme="minorHAnsi"/>
        </w:rPr>
        <w:t xml:space="preserve">show that these </w:t>
      </w:r>
      <w:r w:rsidR="005D7123" w:rsidRPr="00F96D15">
        <w:rPr>
          <w:rFonts w:cstheme="minorHAnsi"/>
        </w:rPr>
        <w:t xml:space="preserve">negative </w:t>
      </w:r>
      <w:r w:rsidR="0046166B" w:rsidRPr="00F96D15">
        <w:rPr>
          <w:rFonts w:cstheme="minorHAnsi"/>
        </w:rPr>
        <w:t xml:space="preserve">effects cascade to larger spatial scales. </w:t>
      </w:r>
      <w:r w:rsidR="00126B88" w:rsidRPr="00F96D15">
        <w:rPr>
          <w:rFonts w:cstheme="minorHAnsi"/>
        </w:rPr>
        <w:t xml:space="preserve">Nutrient enrichment often reduces </w:t>
      </w:r>
      <w:r w:rsidR="00953863" w:rsidRPr="00F96D15">
        <w:rPr>
          <w:rFonts w:cstheme="minorHAnsi"/>
        </w:rPr>
        <w:t>plant richness (Stevens et al. 2004, Hautier et al. 2009)</w:t>
      </w:r>
      <w:r w:rsidR="00126B88" w:rsidRPr="00F96D15">
        <w:rPr>
          <w:rFonts w:cstheme="minorHAnsi"/>
        </w:rPr>
        <w:t xml:space="preserve">, which could in turn reduce species asynchrony and </w:t>
      </w:r>
      <w:r w:rsidR="00953863" w:rsidRPr="00F96D15">
        <w:rPr>
          <w:rFonts w:cstheme="minorHAnsi"/>
        </w:rPr>
        <w:t xml:space="preserve">local </w:t>
      </w:r>
      <w:r w:rsidR="00126B88" w:rsidRPr="00F96D15">
        <w:rPr>
          <w:rFonts w:cstheme="minorHAnsi"/>
        </w:rPr>
        <w:t>stability (</w:t>
      </w:r>
      <w:r w:rsidR="00C02625" w:rsidRPr="00F96D15">
        <w:rPr>
          <w:rFonts w:cstheme="minorHAnsi"/>
        </w:rPr>
        <w:t>Tilman et al. 2006, Hector et al. 2010, Hautier et al. 2015</w:t>
      </w:r>
      <w:r w:rsidR="00126B88" w:rsidRPr="00F96D15">
        <w:rPr>
          <w:rFonts w:cstheme="minorHAnsi"/>
        </w:rPr>
        <w:t>). However, w</w:t>
      </w:r>
      <w:r w:rsidR="00380931" w:rsidRPr="00F96D15">
        <w:rPr>
          <w:rFonts w:cstheme="minorHAnsi"/>
        </w:rPr>
        <w:t xml:space="preserve">hile </w:t>
      </w:r>
      <w:r w:rsidR="00F07C4B" w:rsidRPr="00F96D15">
        <w:rPr>
          <w:rFonts w:cstheme="minorHAnsi"/>
        </w:rPr>
        <w:t>nutrient enrichment</w:t>
      </w:r>
      <w:r w:rsidR="00380931" w:rsidRPr="00F96D15">
        <w:rPr>
          <w:rFonts w:cstheme="minorHAnsi"/>
        </w:rPr>
        <w:t xml:space="preserve"> reduced species richness (by an average of 1.5 species), </w:t>
      </w:r>
      <w:r w:rsidR="00F07C4B" w:rsidRPr="00F96D15">
        <w:rPr>
          <w:rFonts w:cstheme="minorHAnsi"/>
        </w:rPr>
        <w:t>o</w:t>
      </w:r>
      <w:r w:rsidR="00AF2220" w:rsidRPr="00F96D15">
        <w:rPr>
          <w:rFonts w:cstheme="minorHAnsi"/>
        </w:rPr>
        <w:t xml:space="preserve">ur experiment did not show the expected loss of </w:t>
      </w:r>
      <w:r w:rsidR="00746FF2" w:rsidRPr="00F96D15">
        <w:rPr>
          <w:rFonts w:cstheme="minorHAnsi"/>
        </w:rPr>
        <w:t xml:space="preserve">local </w:t>
      </w:r>
      <w:r w:rsidR="00AF2220" w:rsidRPr="00F96D15">
        <w:rPr>
          <w:rFonts w:cstheme="minorHAnsi"/>
        </w:rPr>
        <w:t xml:space="preserve">stability following loss of species </w:t>
      </w:r>
      <w:r w:rsidR="00C63FE5" w:rsidRPr="00F96D15">
        <w:rPr>
          <w:rFonts w:cstheme="minorHAnsi"/>
        </w:rPr>
        <w:t>(Fig. S6)</w:t>
      </w:r>
      <w:r w:rsidR="001A0590" w:rsidRPr="00F96D15">
        <w:rPr>
          <w:rFonts w:cstheme="minorHAnsi"/>
        </w:rPr>
        <w:t>,</w:t>
      </w:r>
      <w:r w:rsidR="00C63FE5" w:rsidRPr="00F96D15">
        <w:rPr>
          <w:rFonts w:cstheme="minorHAnsi"/>
        </w:rPr>
        <w:t xml:space="preserve"> </w:t>
      </w:r>
      <w:r w:rsidR="00AF2220" w:rsidRPr="00F96D15">
        <w:rPr>
          <w:rFonts w:cstheme="minorHAnsi"/>
        </w:rPr>
        <w:t xml:space="preserve">confirming results from other studies </w:t>
      </w:r>
      <w:r w:rsidR="00AF2220" w:rsidRPr="00F96D15">
        <w:rPr>
          <w:rFonts w:cstheme="minorHAnsi"/>
        </w:rPr>
        <w:fldChar w:fldCharType="begin">
          <w:fldData xml:space="preserve">PEVuZE5vdGU+PENpdGU+PEF1dGhvcj5aaGFuZzwvQXV0aG9yPjxZZWFyPjIwMTY8L1llYXI+PFJl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</w:fldData>
        </w:fldChar>
      </w:r>
      <w:r w:rsidR="00AF2220" w:rsidRPr="00F96D15">
        <w:rPr>
          <w:rFonts w:cstheme="minorHAnsi"/>
        </w:rPr>
        <w:instrText xml:space="preserve"> ADDIN EN.CITE </w:instrText>
      </w:r>
      <w:r w:rsidR="00AF2220" w:rsidRPr="00F96D15">
        <w:rPr>
          <w:rFonts w:cstheme="minorHAnsi"/>
        </w:rPr>
        <w:fldChar w:fldCharType="begin">
          <w:fldData xml:space="preserve">PEVuZE5vdGU+PENpdGU+PEF1dGhvcj5aaGFuZzwvQXV0aG9yPjxZZWFyPjIwMTY8L1llYXI+PFJl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</w:fldData>
        </w:fldChar>
      </w:r>
      <w:r w:rsidR="00AF2220" w:rsidRPr="00F96D15">
        <w:rPr>
          <w:rFonts w:cstheme="minorHAnsi"/>
        </w:rPr>
        <w:instrText xml:space="preserve"> ADDIN EN.CITE.DATA </w:instrText>
      </w:r>
      <w:r w:rsidR="00AF2220" w:rsidRPr="00F96D15">
        <w:rPr>
          <w:rFonts w:cstheme="minorHAnsi"/>
        </w:rPr>
      </w:r>
      <w:r w:rsidR="00AF2220" w:rsidRPr="00F96D15">
        <w:rPr>
          <w:rFonts w:cstheme="minorHAnsi"/>
        </w:rPr>
        <w:fldChar w:fldCharType="end"/>
      </w:r>
      <w:r w:rsidR="00AF2220" w:rsidRPr="00F96D15">
        <w:rPr>
          <w:rFonts w:cstheme="minorHAnsi"/>
        </w:rPr>
      </w:r>
      <w:r w:rsidR="00AF2220" w:rsidRPr="00F96D15">
        <w:rPr>
          <w:rFonts w:cstheme="minorHAnsi"/>
        </w:rPr>
        <w:fldChar w:fldCharType="separate"/>
      </w:r>
      <w:r w:rsidR="00AF2220" w:rsidRPr="00F96D15">
        <w:rPr>
          <w:rFonts w:cstheme="minorHAnsi"/>
          <w:noProof/>
        </w:rPr>
        <w:t>(Xu et al. 2015, Zhang et al. 2016, Liu et al. 2019)</w:t>
      </w:r>
      <w:r w:rsidR="00AF2220" w:rsidRPr="00F96D15">
        <w:rPr>
          <w:rFonts w:cstheme="minorHAnsi"/>
        </w:rPr>
        <w:fldChar w:fldCharType="end"/>
      </w:r>
      <w:r w:rsidR="00AF2220" w:rsidRPr="00F96D15">
        <w:rPr>
          <w:rFonts w:cstheme="minorHAnsi"/>
        </w:rPr>
        <w:t xml:space="preserve"> and earlier NutNet results obtained over shorter </w:t>
      </w:r>
      <w:r w:rsidR="00EE4792" w:rsidRPr="00F96D15">
        <w:rPr>
          <w:rFonts w:cstheme="minorHAnsi"/>
        </w:rPr>
        <w:t>time periods</w:t>
      </w:r>
      <w:r w:rsidR="00AF2220" w:rsidRPr="00F96D15">
        <w:rPr>
          <w:rFonts w:cstheme="minorHAnsi"/>
        </w:rPr>
        <w:t xml:space="preserve"> </w:t>
      </w:r>
      <w:r w:rsidR="00AF2220" w:rsidRPr="00F96D15">
        <w:rPr>
          <w:rFonts w:cstheme="minorHAnsi"/>
        </w:rPr>
        <w:fldChar w:fldCharType="begin">
          <w:fldData xml:space="preserve">PEVuZE5vdGU+PENpdGU+PEF1dGhvcj5IYXV0aWVyPC9BdXRob3I+PFllYXI+MjAxNDwvWWVhcj48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</w:fldData>
        </w:fldChar>
      </w:r>
      <w:r w:rsidR="00AF2220" w:rsidRPr="00F96D15">
        <w:rPr>
          <w:rFonts w:cstheme="minorHAnsi"/>
        </w:rPr>
        <w:instrText xml:space="preserve"> ADDIN EN.CITE </w:instrText>
      </w:r>
      <w:r w:rsidR="00AF2220" w:rsidRPr="00F96D15">
        <w:rPr>
          <w:rFonts w:cstheme="minorHAnsi"/>
        </w:rPr>
        <w:fldChar w:fldCharType="begin">
          <w:fldData xml:space="preserve">PEVuZE5vdGU+PENpdGU+PEF1dGhvcj5IYXV0aWVyPC9BdXRob3I+PFllYXI+MjAxNDwvWWVhcj48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</w:fldData>
        </w:fldChar>
      </w:r>
      <w:r w:rsidR="00AF2220" w:rsidRPr="00F96D15">
        <w:rPr>
          <w:rFonts w:cstheme="minorHAnsi"/>
        </w:rPr>
        <w:instrText xml:space="preserve"> ADDIN EN.CITE.DATA </w:instrText>
      </w:r>
      <w:r w:rsidR="00AF2220" w:rsidRPr="00F96D15">
        <w:rPr>
          <w:rFonts w:cstheme="minorHAnsi"/>
        </w:rPr>
      </w:r>
      <w:r w:rsidR="00AF2220" w:rsidRPr="00F96D15">
        <w:rPr>
          <w:rFonts w:cstheme="minorHAnsi"/>
        </w:rPr>
        <w:fldChar w:fldCharType="end"/>
      </w:r>
      <w:r w:rsidR="00AF2220" w:rsidRPr="00F96D15">
        <w:rPr>
          <w:rFonts w:cstheme="minorHAnsi"/>
        </w:rPr>
      </w:r>
      <w:r w:rsidR="00AF2220" w:rsidRPr="00F96D15">
        <w:rPr>
          <w:rFonts w:cstheme="minorHAnsi"/>
        </w:rPr>
        <w:fldChar w:fldCharType="separate"/>
      </w:r>
      <w:r w:rsidR="00AF2220" w:rsidRPr="00F96D15">
        <w:rPr>
          <w:rFonts w:cstheme="minorHAnsi"/>
          <w:noProof/>
        </w:rPr>
        <w:t>(Hautier et al. 2014)</w:t>
      </w:r>
      <w:r w:rsidR="00AF2220" w:rsidRPr="00F96D15">
        <w:rPr>
          <w:rFonts w:cstheme="minorHAnsi"/>
        </w:rPr>
        <w:fldChar w:fldCharType="end"/>
      </w:r>
      <w:r w:rsidR="00AF2220" w:rsidRPr="00F96D15">
        <w:rPr>
          <w:rFonts w:cstheme="minorHAnsi"/>
        </w:rPr>
        <w:t xml:space="preserve">. </w:t>
      </w:r>
      <w:r w:rsidR="00456583" w:rsidRPr="00F96D15">
        <w:rPr>
          <w:rFonts w:cstheme="minorHAnsi"/>
        </w:rPr>
        <w:t xml:space="preserve">This could be because </w:t>
      </w:r>
      <w:r w:rsidR="002B135C" w:rsidRPr="00F96D15">
        <w:rPr>
          <w:rFonts w:cstheme="minorHAnsi"/>
        </w:rPr>
        <w:t>negative feedback</w:t>
      </w:r>
      <w:r w:rsidR="00456583" w:rsidRPr="00F96D15">
        <w:rPr>
          <w:rFonts w:cstheme="minorHAnsi"/>
        </w:rPr>
        <w:t xml:space="preserve"> </w:t>
      </w:r>
      <w:r w:rsidR="00AD4C86" w:rsidRPr="00F96D15">
        <w:rPr>
          <w:rFonts w:cstheme="minorHAnsi"/>
        </w:rPr>
        <w:t xml:space="preserve">of nutrient-induced loss of </w:t>
      </w:r>
      <w:r w:rsidR="008A3A41" w:rsidRPr="00F96D15">
        <w:rPr>
          <w:rFonts w:cstheme="minorHAnsi"/>
        </w:rPr>
        <w:t>richness</w:t>
      </w:r>
      <w:r w:rsidR="00AD4C86" w:rsidRPr="00F96D15">
        <w:rPr>
          <w:rFonts w:cstheme="minorHAnsi"/>
        </w:rPr>
        <w:t xml:space="preserve"> on stability</w:t>
      </w:r>
      <w:r w:rsidR="00456583" w:rsidRPr="00F96D15">
        <w:rPr>
          <w:rFonts w:cstheme="minorHAnsi"/>
        </w:rPr>
        <w:t xml:space="preserve"> </w:t>
      </w:r>
      <w:r w:rsidR="002B135C" w:rsidRPr="00F96D15">
        <w:rPr>
          <w:rFonts w:cstheme="minorHAnsi"/>
        </w:rPr>
        <w:t xml:space="preserve">require longer </w:t>
      </w:r>
      <w:r w:rsidR="00C60CEC" w:rsidRPr="00F96D15">
        <w:rPr>
          <w:rFonts w:cstheme="minorHAnsi"/>
        </w:rPr>
        <w:t xml:space="preserve">experimental </w:t>
      </w:r>
      <w:r w:rsidR="002B135C" w:rsidRPr="00F96D15">
        <w:rPr>
          <w:rFonts w:cstheme="minorHAnsi"/>
        </w:rPr>
        <w:t xml:space="preserve">duration to </w:t>
      </w:r>
      <w:r w:rsidR="00C60CEC" w:rsidRPr="00F96D15">
        <w:rPr>
          <w:rFonts w:cstheme="minorHAnsi"/>
        </w:rPr>
        <w:t>manifest</w:t>
      </w:r>
      <w:r w:rsidR="002B135C" w:rsidRPr="00F96D15">
        <w:rPr>
          <w:rFonts w:cstheme="minorHAnsi"/>
        </w:rPr>
        <w:t xml:space="preserve"> </w:t>
      </w:r>
      <w:r w:rsidR="002B135C" w:rsidRPr="00F96D15">
        <w:rPr>
          <w:rFonts w:cstheme="minorHAnsi"/>
        </w:rPr>
        <w:fldChar w:fldCharType="begin">
          <w:fldData xml:space="preserve">PEVuZE5vdGU+PENpdGU+PEF1dGhvcj5IYXV0aWVyPC9BdXRob3I+PFllYXI+MjAxNTwvWWVhcj48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xhYmJyLTE+UHJvYy4gTmF0bC4gQWNhZC4gU2NpLiBVLiBTLiBBLjwvYWJici0xPjwvcGVyaW9k
aWNhbD48cGFnZXM+MTE5MTEtMTE5MTY8L3BhZ2VzPjx2b2x1bWU+MTEwPC92b2x1bWU+PG51bWJl
cj4yOTwvbnVtYmVyPjxkYXRlcz48eWVhcj4yMDEzPC95ZWFyPjxwdWItZGF0ZXM+PGRhdGU+SnVs
PC9kYXRlPjwvcHViLWRhdGVzPjwvZGF0ZXM+PGlzYm4+MDAyNy04NDI0PC9pc2JuPjxhY2Nlc3Np
b24tbnVtPldPUzowMDAzMjIwODYxMDAwNjA8L2FjY2Vzc2lvbi1udW0+PHVybHM+PHJlbGF0ZWQt
dXJscz48dXJsPiZsdDtHbyB0byBJU0kmZ3Q7Oi8vV09TOjAwMDMyMjA4NjEwMDA2MDwvdXJsPjwv
cmVsYXRlZC11cmxzPjwvdXJscz48ZWxlY3Ryb25pYy1yZXNvdXJjZS1udW0+MTAuMTA3My9wbmFz
LjEzMTA4ODAxMTA8L2VsZWN0cm9uaWMtcmVzb3VyY2UtbnVtPjwvcmVjb3JkPjwvQ2l0ZT48L0Vu
ZE5vdGU+
</w:fldData>
        </w:fldChar>
      </w:r>
      <w:r w:rsidR="00772977" w:rsidRPr="00F96D15">
        <w:rPr>
          <w:rFonts w:cstheme="minorHAnsi"/>
        </w:rPr>
        <w:instrText xml:space="preserve"> ADDIN EN.CITE </w:instrText>
      </w:r>
      <w:r w:rsidR="00772977" w:rsidRPr="00F96D15">
        <w:rPr>
          <w:rFonts w:cstheme="minorHAnsi"/>
        </w:rPr>
        <w:fldChar w:fldCharType="begin">
          <w:fldData xml:space="preserve">PEVuZE5vdGU+PENpdGU+PEF1dGhvcj5IYXV0aWVyPC9BdXRob3I+PFllYXI+MjAxNTwvWWVhcj48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xhYmJyLTE+UHJvYy4gTmF0bC4gQWNhZC4gU2NpLiBVLiBTLiBBLjwvYWJici0xPjwvcGVyaW9k
aWNhbD48cGFnZXM+MTE5MTEtMTE5MTY8L3BhZ2VzPjx2b2x1bWU+MTEwPC92b2x1bWU+PG51bWJl
cj4yOTwvbnVtYmVyPjxkYXRlcz48eWVhcj4yMDEzPC95ZWFyPjxwdWItZGF0ZXM+PGRhdGU+SnVs
PC9kYXRlPjwvcHViLWRhdGVzPjwvZGF0ZXM+PGlzYm4+MDAyNy04NDI0PC9pc2JuPjxhY2Nlc3Np
b24tbnVtPldPUzowMDAzMjIwODYxMDAwNjA8L2FjY2Vzc2lvbi1udW0+PHVybHM+PHJlbGF0ZWQt
dXJscz48dXJsPiZsdDtHbyB0byBJU0kmZ3Q7Oi8vV09TOjAwMDMyMjA4NjEwMDA2MDwvdXJsPjwv
cmVsYXRlZC11cmxzPjwvdXJscz48ZWxlY3Ryb25pYy1yZXNvdXJjZS1udW0+MTAuMTA3My9wbmFz
LjEzMTA4ODAxMTA8L2VsZWN0cm9uaWMtcmVzb3VyY2UtbnVtPjwvcmVjb3JkPjwvQ2l0ZT48L0Vu
ZE5vdGU+
</w:fldData>
        </w:fldChar>
      </w:r>
      <w:r w:rsidR="00772977" w:rsidRPr="00F96D15">
        <w:rPr>
          <w:rFonts w:cstheme="minorHAnsi"/>
        </w:rPr>
        <w:instrText xml:space="preserve"> ADDIN EN.CITE.DATA </w:instrText>
      </w:r>
      <w:r w:rsidR="00772977" w:rsidRPr="00F96D15">
        <w:rPr>
          <w:rFonts w:cstheme="minorHAnsi"/>
        </w:rPr>
      </w:r>
      <w:r w:rsidR="00772977" w:rsidRPr="00F96D15">
        <w:rPr>
          <w:rFonts w:cstheme="minorHAnsi"/>
        </w:rPr>
        <w:fldChar w:fldCharType="end"/>
      </w:r>
      <w:r w:rsidR="002B135C" w:rsidRPr="00F96D15">
        <w:rPr>
          <w:rFonts w:cstheme="minorHAnsi"/>
        </w:rPr>
      </w:r>
      <w:r w:rsidR="002B135C" w:rsidRPr="00F96D15">
        <w:rPr>
          <w:rFonts w:cstheme="minorHAnsi"/>
        </w:rPr>
        <w:fldChar w:fldCharType="separate"/>
      </w:r>
      <w:r w:rsidR="00772977" w:rsidRPr="00F96D15">
        <w:rPr>
          <w:rFonts w:cstheme="minorHAnsi"/>
          <w:noProof/>
        </w:rPr>
        <w:t>(Isbell et al. 2013, Hautier et al. 2015)</w:t>
      </w:r>
      <w:r w:rsidR="002B135C" w:rsidRPr="00F96D15">
        <w:rPr>
          <w:rFonts w:cstheme="minorHAnsi"/>
        </w:rPr>
        <w:fldChar w:fldCharType="end"/>
      </w:r>
      <w:r w:rsidR="00772977" w:rsidRPr="00F96D15">
        <w:rPr>
          <w:rFonts w:cstheme="minorHAnsi"/>
        </w:rPr>
        <w:t>(</w:t>
      </w:r>
      <w:r w:rsidR="003A0AC3" w:rsidRPr="00F96D15">
        <w:rPr>
          <w:rFonts w:cstheme="minorHAnsi"/>
        </w:rPr>
        <w:t>Seabloom et al. ANPP-div feedback paper)</w:t>
      </w:r>
      <w:r w:rsidR="002B135C" w:rsidRPr="00F96D15">
        <w:rPr>
          <w:rFonts w:cstheme="minorHAnsi"/>
        </w:rPr>
        <w:t xml:space="preserve">. </w:t>
      </w:r>
    </w:p>
    <w:p w14:paraId="04886C78" w14:textId="64E22393" w:rsidR="00D54308" w:rsidRPr="00F96D15" w:rsidRDefault="00771EAA" w:rsidP="005D7ABF">
      <w:pPr>
        <w:rPr>
          <w:rFonts w:cstheme="minorHAnsi"/>
        </w:rPr>
      </w:pPr>
      <w:r w:rsidRPr="00F96D15">
        <w:rPr>
          <w:rFonts w:cstheme="minorHAnsi"/>
        </w:rPr>
        <w:t>T</w:t>
      </w:r>
      <w:r w:rsidR="00646FE1" w:rsidRPr="00F96D15">
        <w:rPr>
          <w:rFonts w:cstheme="minorHAnsi"/>
        </w:rPr>
        <w:t xml:space="preserve">heoretical studies have suggested that </w:t>
      </w:r>
      <w:r w:rsidR="004B4A10" w:rsidRPr="00F96D15">
        <w:rPr>
          <w:rFonts w:cstheme="minorHAnsi"/>
        </w:rPr>
        <w:t xml:space="preserve">evenness may increase or decrease community stability, depending on its combined effects on </w:t>
      </w:r>
      <w:r w:rsidR="00646FE1" w:rsidRPr="00F96D15">
        <w:rPr>
          <w:rFonts w:cstheme="minorHAnsi"/>
        </w:rPr>
        <w:t xml:space="preserve">species </w:t>
      </w:r>
      <w:r w:rsidR="006C745C" w:rsidRPr="00F96D15">
        <w:rPr>
          <w:rFonts w:cstheme="minorHAnsi"/>
        </w:rPr>
        <w:t>a</w:t>
      </w:r>
      <w:r w:rsidR="004B4A10" w:rsidRPr="00F96D15">
        <w:rPr>
          <w:rFonts w:cstheme="minorHAnsi"/>
        </w:rPr>
        <w:t xml:space="preserve">synchrony and </w:t>
      </w:r>
      <w:r w:rsidR="00646FE1" w:rsidRPr="00F96D15">
        <w:rPr>
          <w:rFonts w:cstheme="minorHAnsi"/>
        </w:rPr>
        <w:t xml:space="preserve">species stability </w:t>
      </w:r>
      <w:r w:rsidR="00835721" w:rsidRPr="00F96D15">
        <w:rPr>
          <w:rFonts w:cstheme="minorHAnsi"/>
        </w:rPr>
        <w:fldChar w:fldCharType="begin"/>
      </w:r>
      <w:r w:rsidR="00835721" w:rsidRPr="00F96D15">
        <w:rPr>
          <w:rFonts w:cstheme="minorHAnsi"/>
        </w:rPr>
        <w:instrText xml:space="preserve"> ADDIN EN.CITE &lt;EndNote&gt;&lt;Cite&gt;&lt;Author&gt;Thibaut&lt;/Author&gt;&lt;Year&gt;2013&lt;/Year&gt;&lt;RecNum&gt;3654&lt;/RecNum&gt;&lt;DisplayText&gt;(Thibaut and Connolly 2013)&lt;/DisplayText&gt;&lt;record&gt;&lt;rec-number&gt;3654&lt;/rec-number&gt;&lt;foreign-keys&gt;&lt;key app="EN" db-id="ewvpte2f1xspaeevdf1vzrff9rrxzadw0vae" timestamp="1574345164"&gt;3654&lt;/key&gt;&lt;/foreign-keys&gt;&lt;ref-type name="Journal Article"&gt;17&lt;/ref-type&gt;&lt;contributors&gt;&lt;authors&gt;&lt;author&gt;Thibaut, L. M.&lt;/author&gt;&lt;author&gt;Connolly, S. R.&lt;/author&gt;&lt;/authors&gt;&lt;/contributors&gt;&lt;titles&gt;&lt;title&gt;Understanding diversity-stability relationships: towards a unified model of portfolio effects&lt;/title&gt;&lt;secondary-title&gt;Ecology Letters&lt;/secondary-title&gt;&lt;/titles&gt;&lt;periodical&gt;&lt;full-title&gt;Ecology Letters&lt;/full-title&gt;&lt;abbr-1&gt;Ecol. Lett.&lt;/abbr-1&gt;&lt;/periodical&gt;&lt;pages&gt;140-150&lt;/pages&gt;&lt;volume&gt;16&lt;/volume&gt;&lt;number&gt;2&lt;/number&gt;&lt;dates&gt;&lt;year&gt;2013&lt;/year&gt;&lt;pub-dates&gt;&lt;date&gt;Feb&lt;/date&gt;&lt;/pub-dates&gt;&lt;/dates&gt;&lt;isbn&gt;1461-023X&lt;/isbn&gt;&lt;accession-num&gt;WOS:000313722900002&lt;/accession-num&gt;&lt;urls&gt;&lt;related-urls&gt;&lt;url&gt;&amp;lt;Go to ISI&amp;gt;://WOS:000313722900002&lt;/url&gt;&lt;/related-urls&gt;&lt;/urls&gt;&lt;electronic-resource-num&gt;10.1111/ele.12019&lt;/electronic-resource-num&gt;&lt;/record&gt;&lt;/Cite&gt;&lt;/EndNote&gt;</w:instrText>
      </w:r>
      <w:r w:rsidR="00835721" w:rsidRPr="00F96D15">
        <w:rPr>
          <w:rFonts w:cstheme="minorHAnsi"/>
        </w:rPr>
        <w:fldChar w:fldCharType="separate"/>
      </w:r>
      <w:r w:rsidR="00835721" w:rsidRPr="00F96D15">
        <w:rPr>
          <w:rFonts w:cstheme="minorHAnsi"/>
          <w:noProof/>
        </w:rPr>
        <w:t xml:space="preserve">(Thibaut and Connolly </w:t>
      </w:r>
      <w:r w:rsidR="00835721" w:rsidRPr="00F96D15">
        <w:rPr>
          <w:rFonts w:cstheme="minorHAnsi"/>
          <w:noProof/>
        </w:rPr>
        <w:lastRenderedPageBreak/>
        <w:t>2013)</w:t>
      </w:r>
      <w:r w:rsidR="00835721" w:rsidRPr="00F96D15">
        <w:rPr>
          <w:rFonts w:cstheme="minorHAnsi"/>
        </w:rPr>
        <w:fldChar w:fldCharType="end"/>
      </w:r>
      <w:r w:rsidR="00646FE1" w:rsidRPr="00F96D15">
        <w:rPr>
          <w:rFonts w:cstheme="minorHAnsi"/>
        </w:rPr>
        <w:t>.</w:t>
      </w:r>
      <w:r w:rsidR="004B4A10" w:rsidRPr="00F96D15">
        <w:rPr>
          <w:rFonts w:cstheme="minorHAnsi"/>
        </w:rPr>
        <w:t xml:space="preserve"> </w:t>
      </w:r>
      <w:r w:rsidR="00AC0EB8" w:rsidRPr="00F96D15">
        <w:rPr>
          <w:rFonts w:cstheme="minorHAnsi"/>
        </w:rPr>
        <w:t>Higher</w:t>
      </w:r>
      <w:r w:rsidR="00B26AAE" w:rsidRPr="00F96D15">
        <w:rPr>
          <w:rFonts w:cstheme="minorHAnsi"/>
        </w:rPr>
        <w:t xml:space="preserve"> e</w:t>
      </w:r>
      <w:r w:rsidR="00AC0EB8" w:rsidRPr="00F96D15">
        <w:rPr>
          <w:rFonts w:cstheme="minorHAnsi"/>
        </w:rPr>
        <w:t xml:space="preserve">venness may </w:t>
      </w:r>
      <w:r w:rsidR="00CA5524" w:rsidRPr="00F96D15">
        <w:t xml:space="preserve">decrease </w:t>
      </w:r>
      <w:r w:rsidR="00CA5524" w:rsidRPr="00F96D15">
        <w:rPr>
          <w:rFonts w:cstheme="minorHAnsi"/>
        </w:rPr>
        <w:t>alpha stability by decreasing the dominance of highly stable species</w:t>
      </w:r>
      <w:r w:rsidR="00CA5524" w:rsidRPr="00F96D15">
        <w:t xml:space="preserve"> </w:t>
      </w:r>
      <w:r w:rsidR="00835721" w:rsidRPr="00F96D15">
        <w:fldChar w:fldCharType="begin"/>
      </w:r>
      <w:r w:rsidR="00835721" w:rsidRPr="00F96D15">
        <w:instrText xml:space="preserve"> ADDIN EN.CITE &lt;EndNote&gt;&lt;Cite&gt;&lt;Author&gt;Polley&lt;/Author&gt;&lt;Year&gt;2007&lt;/Year&gt;&lt;RecNum&gt;2713&lt;/RecNum&gt;&lt;DisplayText&gt;(Polley et al. 2007)&lt;/DisplayText&gt;&lt;record&gt;&lt;rec-number&gt;2713&lt;/rec-number&gt;&lt;foreign-keys&gt;&lt;key app="EN" db-id="ewvpte2f1xspaeevdf1vzrff9rrxzadw0vae" timestamp="0"&gt;2713&lt;/key&gt;&lt;/foreign-keys&gt;&lt;ref-type name="Journal Article"&gt;17&lt;/ref-type&gt;&lt;contributors&gt;&lt;authors&gt;&lt;author&gt;Polley, H. W.&lt;/author&gt;&lt;author&gt;Wilsey, B. J.&lt;/author&gt;&lt;author&gt;Derner, J. D.&lt;/author&gt;&lt;/authors&gt;&lt;/contributors&gt;&lt;auth-address&gt;USDA ARS, Grassland Soil &amp;amp; Water Res Lab, Temple, TX 76502 USA. Iowa State Univ, Dept Ecol Evolut &amp;amp; Organismal Biol, Ames, IA 50012 USA. USDA ARS, High Plains Grasslands Res Stn, Cheyenne, WY 82009 USA.&amp;#xD;Polley, HW, USDA ARS, Grassland Soil &amp;amp; Water Res Lab, 808 E Blackland Rd, Temple, TX 76502 USA.&amp;#xD;wpolley@spa.ars.usda.gov&lt;/auth-address&gt;&lt;titles&gt;&lt;title&gt;Dominant species constrain effects of species diversity on temporal variability in biomass production of tallgrass prairie&lt;/title&gt;&lt;secondary-title&gt;Oikos&lt;/secondary-title&gt;&lt;alt-title&gt;Oikos&lt;/alt-title&gt;&lt;/titles&gt;&lt;periodical&gt;&lt;full-title&gt;Oikos&lt;/full-title&gt;&lt;abbr-1&gt;Oikos&lt;/abbr-1&gt;&lt;/periodical&gt;&lt;alt-periodical&gt;&lt;full-title&gt;Oikos&lt;/full-title&gt;&lt;abbr-1&gt;Oikos&lt;/abbr-1&gt;&lt;/alt-periodical&gt;&lt;pages&gt;2044-2052&lt;/pages&gt;&lt;volume&gt;116&lt;/volume&gt;&lt;number&gt;12&lt;/number&gt;&lt;keywords&gt;&lt;keyword&gt;PLANT-COMMUNITIES&lt;/keyword&gt;&lt;keyword&gt;ECOSYSTEM STABILITY&lt;/keyword&gt;&lt;keyword&gt;BIODIVERSITY&lt;/keyword&gt;&lt;keyword&gt;GRASSLAND&lt;/keyword&gt;&lt;keyword&gt;RICHNESS&lt;/keyword&gt;&lt;keyword&gt;ECOLOGY&lt;/keyword&gt;&lt;keyword&gt;SOIL&lt;/keyword&gt;&lt;keyword&gt;POPULATION&lt;/keyword&gt;&lt;keyword&gt;PATTERNS&lt;/keyword&gt;&lt;keyword&gt;EVENNESS&lt;/keyword&gt;&lt;/keywords&gt;&lt;dates&gt;&lt;year&gt;2007&lt;/year&gt;&lt;pub-dates&gt;&lt;date&gt;Dec&lt;/date&gt;&lt;/pub-dates&gt;&lt;/dates&gt;&lt;isbn&gt;0030-1299&lt;/isbn&gt;&lt;accession-num&gt;ISI:000251205500012&lt;/accession-num&gt;&lt;work-type&gt;Article&lt;/work-type&gt;&lt;urls&gt;&lt;related-urls&gt;&lt;url&gt;&amp;lt;Go to ISI&amp;gt;://000251205500012 &lt;/url&gt;&lt;/related-urls&gt;&lt;/urls&gt;&lt;language&gt;English&lt;/language&gt;&lt;/record&gt;&lt;/Cite&gt;&lt;/EndNote&gt;</w:instrText>
      </w:r>
      <w:r w:rsidR="00835721" w:rsidRPr="00F96D15">
        <w:fldChar w:fldCharType="separate"/>
      </w:r>
      <w:r w:rsidR="00835721" w:rsidRPr="00F96D15">
        <w:rPr>
          <w:noProof/>
        </w:rPr>
        <w:t>(Polley et al. 2007)</w:t>
      </w:r>
      <w:r w:rsidR="00835721" w:rsidRPr="00F96D15">
        <w:fldChar w:fldCharType="end"/>
      </w:r>
      <w:r w:rsidR="00CA5524" w:rsidRPr="00F96D15">
        <w:rPr>
          <w:rFonts w:cstheme="minorHAnsi"/>
        </w:rPr>
        <w:t xml:space="preserve">, or </w:t>
      </w:r>
      <w:r w:rsidR="00AC0EB8" w:rsidRPr="00F96D15">
        <w:rPr>
          <w:rFonts w:cstheme="minorHAnsi"/>
        </w:rPr>
        <w:t>in</w:t>
      </w:r>
      <w:r w:rsidRPr="00F96D15">
        <w:rPr>
          <w:rFonts w:cstheme="minorHAnsi"/>
        </w:rPr>
        <w:t xml:space="preserve">crease </w:t>
      </w:r>
      <w:r w:rsidR="00AC0EB8" w:rsidRPr="00F96D15">
        <w:rPr>
          <w:rFonts w:cstheme="minorHAnsi"/>
        </w:rPr>
        <w:t xml:space="preserve">alpha stability by providing </w:t>
      </w:r>
      <w:r w:rsidR="00EE4792" w:rsidRPr="00F96D15">
        <w:rPr>
          <w:rFonts w:cstheme="minorHAnsi"/>
        </w:rPr>
        <w:t xml:space="preserve">a </w:t>
      </w:r>
      <w:r w:rsidR="00AC0EB8" w:rsidRPr="00F96D15">
        <w:rPr>
          <w:rFonts w:cstheme="minorHAnsi"/>
        </w:rPr>
        <w:t xml:space="preserve">greater </w:t>
      </w:r>
      <w:r w:rsidR="007446B5" w:rsidRPr="00F96D15">
        <w:rPr>
          <w:rFonts w:cstheme="minorHAnsi"/>
        </w:rPr>
        <w:t>likelihood</w:t>
      </w:r>
      <w:r w:rsidR="00AC0EB8" w:rsidRPr="00F96D15">
        <w:rPr>
          <w:rFonts w:cstheme="minorHAnsi"/>
        </w:rPr>
        <w:t xml:space="preserve"> for asynchronous </w:t>
      </w:r>
      <w:r w:rsidR="00533AC8" w:rsidRPr="00F96D15">
        <w:rPr>
          <w:rFonts w:cstheme="minorHAnsi"/>
        </w:rPr>
        <w:t xml:space="preserve">fluctuations </w:t>
      </w:r>
      <w:r w:rsidR="00897831" w:rsidRPr="00F96D15">
        <w:rPr>
          <w:rFonts w:cstheme="minorHAnsi"/>
        </w:rPr>
        <w:t>among</w:t>
      </w:r>
      <w:r w:rsidR="00533AC8" w:rsidRPr="00F96D15">
        <w:rPr>
          <w:rFonts w:cstheme="minorHAnsi"/>
        </w:rPr>
        <w:t xml:space="preserve"> </w:t>
      </w:r>
      <w:r w:rsidR="00AC0EB8" w:rsidRPr="00F96D15">
        <w:rPr>
          <w:rFonts w:cstheme="minorHAnsi"/>
        </w:rPr>
        <w:t>species to compensate one another</w:t>
      </w:r>
      <w:r w:rsidR="00B1268F" w:rsidRPr="00F96D15">
        <w:rPr>
          <w:rFonts w:cstheme="minorHAnsi"/>
        </w:rPr>
        <w:t xml:space="preserve"> </w:t>
      </w:r>
      <w:r w:rsidR="00451CB1" w:rsidRPr="00F96D15">
        <w:rPr>
          <w:rFonts w:cstheme="minorHAnsi"/>
        </w:rPr>
        <w:t>when species abundances with</w:t>
      </w:r>
      <w:r w:rsidR="00533AC8" w:rsidRPr="00F96D15">
        <w:rPr>
          <w:rFonts w:cstheme="minorHAnsi"/>
        </w:rPr>
        <w:t>in</w:t>
      </w:r>
      <w:r w:rsidR="00451CB1" w:rsidRPr="00F96D15">
        <w:rPr>
          <w:rFonts w:cstheme="minorHAnsi"/>
        </w:rPr>
        <w:t xml:space="preserve"> communities are more equal</w:t>
      </w:r>
      <w:r w:rsidR="00451CB1" w:rsidRPr="00F96D15">
        <w:t xml:space="preserve"> </w:t>
      </w:r>
      <w:r w:rsidR="00835721" w:rsidRPr="00F96D15">
        <w:fldChar w:fldCharType="begin"/>
      </w:r>
      <w:r w:rsidR="00835721" w:rsidRPr="00F96D15">
        <w:instrText xml:space="preserve"> ADDIN EN.CITE &lt;EndNote&gt;&lt;Cite&gt;&lt;Author&gt;Doak&lt;/Author&gt;&lt;Year&gt;1998&lt;/Year&gt;&lt;RecNum&gt;638&lt;/RecNum&gt;&lt;DisplayText&gt;(Doak et al. 1998, Loreau 2010)&lt;/DisplayText&gt;&lt;record&gt;&lt;rec-number&gt;638&lt;/rec-number&gt;&lt;foreign-keys&gt;&lt;key app="EN" db-id="ewvpte2f1xspaeevdf1vzrff9rrxzadw0vae" timestamp="0"&gt;638&lt;/key&gt;&lt;/foreign-keys&gt;&lt;ref-type name="Journal Article"&gt;17&lt;/ref-type&gt;&lt;contributors&gt;&lt;authors&gt;&lt;author&gt;Doak, D. F.&lt;/author&gt;&lt;author&gt;Bigger, D.&lt;/author&gt;&lt;author&gt;Harding, E. K.&lt;/author&gt;&lt;author&gt;Marvier, M. A.&lt;/author&gt;&lt;author&gt;Omalley, R. E.&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periodical&gt;&lt;pages&gt;264-276&lt;/pages&gt;&lt;volume&gt;151&lt;/volume&gt;&lt;number&gt;3&lt;/number&gt;&lt;keywords&gt;&lt;keyword&gt;positive interactions, plant-communities, facilitation, biodiversity, competition, gradients, ecosystem&lt;/keyword&gt;&lt;keyword&gt;stability, diversity, null model, random sums, community ecology, averaging&lt;/keyword&gt;&lt;/keywords&gt;&lt;dates&gt;&lt;year&gt;1998&lt;/year&gt;&lt;/dates&gt;&lt;urls&gt;&lt;/urls&gt;&lt;/record&gt;&lt;/Cite&gt;&lt;Cite&gt;&lt;Author&gt;Loreau&lt;/Author&gt;&lt;Year&gt;2010&lt;/Year&gt;&lt;RecNum&gt;2780&lt;/RecNum&gt;&lt;record&gt;&lt;rec-number&gt;2780&lt;/rec-number&gt;&lt;foreign-keys&gt;&lt;key app="EN" db-id="ewvpte2f1xspaeevdf1vzrff9rrxzadw0vae" timestamp="1386020521"&gt;2780&lt;/key&gt;&lt;/foreign-keys&gt;&lt;ref-type name="Book"&gt;6&lt;/ref-type&gt;&lt;contributors&gt;&lt;authors&gt;&lt;author&gt;Loreau, M.&lt;/author&gt;&lt;/authors&gt;&lt;/contributors&gt;&lt;titles&gt;&lt;title&gt;From Populations to Ecosystems: Theoretical Foundations for a New Ecological Synthesis&lt;/title&gt;&lt;/titles&gt;&lt;dates&gt;&lt;year&gt;2010&lt;/year&gt;&lt;/dates&gt;&lt;publisher&gt;Princeton University Press&lt;/publisher&gt;&lt;urls&gt;&lt;/urls&gt;&lt;/record&gt;&lt;/Cite&gt;&lt;/EndNote&gt;</w:instrText>
      </w:r>
      <w:r w:rsidR="00835721" w:rsidRPr="00F96D15">
        <w:fldChar w:fldCharType="separate"/>
      </w:r>
      <w:r w:rsidR="00835721" w:rsidRPr="00F96D15">
        <w:rPr>
          <w:noProof/>
        </w:rPr>
        <w:t>(Doak et al. 1998, Loreau 2010)</w:t>
      </w:r>
      <w:r w:rsidR="00835721" w:rsidRPr="00F96D15">
        <w:fldChar w:fldCharType="end"/>
      </w:r>
      <w:r w:rsidR="0081418C" w:rsidRPr="00F96D15">
        <w:rPr>
          <w:rFonts w:cstheme="minorHAnsi"/>
        </w:rPr>
        <w:t>.</w:t>
      </w:r>
      <w:r w:rsidR="00D54308" w:rsidRPr="00F96D15">
        <w:rPr>
          <w:rFonts w:cstheme="minorHAnsi"/>
        </w:rPr>
        <w:t xml:space="preserve"> </w:t>
      </w:r>
      <w:r w:rsidR="000577D6" w:rsidRPr="00F96D15">
        <w:rPr>
          <w:rFonts w:cstheme="minorHAnsi"/>
        </w:rPr>
        <w:t xml:space="preserve">In agreement with experimental results </w:t>
      </w:r>
      <w:r w:rsidR="000577D6" w:rsidRPr="00F96D15">
        <w:rPr>
          <w:rFonts w:cstheme="minorHAnsi"/>
        </w:rPr>
        <w:fldChar w:fldCharType="begin">
          <w:fldData xml:space="preserve">PEVuZE5vdGU+PENpdGU+PEF1dGhvcj5Jc2JlbGw8L0F1dGhvcj48WWVhcj4yMDA5PC9ZZWFyPjxS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==
</w:fldData>
        </w:fldChar>
      </w:r>
      <w:r w:rsidR="000577D6" w:rsidRPr="00F96D15">
        <w:rPr>
          <w:rFonts w:cstheme="minorHAnsi"/>
        </w:rPr>
        <w:instrText xml:space="preserve"> ADDIN EN.CITE </w:instrText>
      </w:r>
      <w:r w:rsidR="000577D6" w:rsidRPr="00F96D15">
        <w:rPr>
          <w:rFonts w:cstheme="minorHAnsi"/>
        </w:rPr>
        <w:fldChar w:fldCharType="begin">
          <w:fldData xml:space="preserve">PEVuZE5vdGU+PENpdGU+PEF1dGhvcj5Jc2JlbGw8L0F1dGhvcj48WWVhcj4yMDA5PC9ZZWFyPjxS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==
</w:fldData>
        </w:fldChar>
      </w:r>
      <w:r w:rsidR="000577D6" w:rsidRPr="00F96D15">
        <w:rPr>
          <w:rFonts w:cstheme="minorHAnsi"/>
        </w:rPr>
        <w:instrText xml:space="preserve"> ADDIN EN.CITE.DATA </w:instrText>
      </w:r>
      <w:r w:rsidR="000577D6" w:rsidRPr="00F96D15">
        <w:rPr>
          <w:rFonts w:cstheme="minorHAnsi"/>
        </w:rPr>
      </w:r>
      <w:r w:rsidR="000577D6" w:rsidRPr="00F96D15">
        <w:rPr>
          <w:rFonts w:cstheme="minorHAnsi"/>
        </w:rPr>
        <w:fldChar w:fldCharType="end"/>
      </w:r>
      <w:r w:rsidR="000577D6" w:rsidRPr="00F96D15">
        <w:rPr>
          <w:rFonts w:cstheme="minorHAnsi"/>
        </w:rPr>
      </w:r>
      <w:r w:rsidR="000577D6" w:rsidRPr="00F96D15">
        <w:rPr>
          <w:rFonts w:cstheme="minorHAnsi"/>
        </w:rPr>
        <w:fldChar w:fldCharType="separate"/>
      </w:r>
      <w:r w:rsidR="000577D6" w:rsidRPr="00F96D15">
        <w:rPr>
          <w:rFonts w:cstheme="minorHAnsi"/>
          <w:noProof/>
        </w:rPr>
        <w:t>(van Ruijven and Berendse 2007, Isbell et al. 2009)</w:t>
      </w:r>
      <w:r w:rsidR="000577D6" w:rsidRPr="00F96D15">
        <w:rPr>
          <w:rFonts w:cstheme="minorHAnsi"/>
        </w:rPr>
        <w:fldChar w:fldCharType="end"/>
      </w:r>
      <w:r w:rsidR="000577D6" w:rsidRPr="00F96D15">
        <w:rPr>
          <w:rFonts w:cstheme="minorHAnsi"/>
        </w:rPr>
        <w:t xml:space="preserve">, we provide </w:t>
      </w:r>
      <w:commentRangeStart w:id="1"/>
      <w:commentRangeStart w:id="2"/>
      <w:commentRangeStart w:id="3"/>
      <w:r w:rsidR="000577D6" w:rsidRPr="00F96D15">
        <w:rPr>
          <w:rFonts w:cstheme="minorHAnsi"/>
        </w:rPr>
        <w:t xml:space="preserve">unique </w:t>
      </w:r>
      <w:commentRangeEnd w:id="1"/>
      <w:r w:rsidR="000577D6" w:rsidRPr="00F96D15">
        <w:rPr>
          <w:rStyle w:val="CommentReference"/>
        </w:rPr>
        <w:commentReference w:id="1"/>
      </w:r>
      <w:commentRangeEnd w:id="2"/>
      <w:r w:rsidR="000577D6" w:rsidRPr="00F96D15">
        <w:rPr>
          <w:rStyle w:val="CommentReference"/>
        </w:rPr>
        <w:commentReference w:id="2"/>
      </w:r>
      <w:commentRangeEnd w:id="3"/>
      <w:r w:rsidR="000577D6" w:rsidRPr="00F96D15">
        <w:rPr>
          <w:rStyle w:val="CommentReference"/>
        </w:rPr>
        <w:commentReference w:id="3"/>
      </w:r>
      <w:r w:rsidR="000577D6" w:rsidRPr="00F96D15">
        <w:rPr>
          <w:rFonts w:cstheme="minorHAnsi"/>
        </w:rPr>
        <w:t>evidence</w:t>
      </w:r>
      <w:r w:rsidR="00B35D32" w:rsidRPr="00F96D15">
        <w:rPr>
          <w:rFonts w:cstheme="minorHAnsi"/>
        </w:rPr>
        <w:t xml:space="preserve"> </w:t>
      </w:r>
      <w:r w:rsidR="000577D6" w:rsidRPr="00F96D15">
        <w:rPr>
          <w:rFonts w:cstheme="minorHAnsi"/>
        </w:rPr>
        <w:t>of the lack of relationship between evenness in species abundances and community stability</w:t>
      </w:r>
      <w:r w:rsidR="00826904" w:rsidRPr="00F96D15">
        <w:rPr>
          <w:rFonts w:cstheme="minorHAnsi"/>
        </w:rPr>
        <w:t xml:space="preserve"> </w:t>
      </w:r>
      <w:r w:rsidR="00B35D32" w:rsidRPr="00F96D15">
        <w:rPr>
          <w:rFonts w:cstheme="minorHAnsi"/>
        </w:rPr>
        <w:t xml:space="preserve">within naturally assembled plant communities </w:t>
      </w:r>
      <w:r w:rsidR="00826904" w:rsidRPr="00F96D15">
        <w:rPr>
          <w:rFonts w:cstheme="minorHAnsi"/>
        </w:rPr>
        <w:t>(Fig. 2e)</w:t>
      </w:r>
      <w:r w:rsidR="007E62C1" w:rsidRPr="00F96D15">
        <w:rPr>
          <w:rFonts w:cstheme="minorHAnsi"/>
        </w:rPr>
        <w:t xml:space="preserve">. Furthermore, we show </w:t>
      </w:r>
      <w:r w:rsidR="000577D6" w:rsidRPr="00F96D15">
        <w:rPr>
          <w:rFonts w:cstheme="minorHAnsi"/>
        </w:rPr>
        <w:t xml:space="preserve">that </w:t>
      </w:r>
      <w:r w:rsidR="00EE4792" w:rsidRPr="00F96D15">
        <w:rPr>
          <w:rFonts w:cstheme="minorHAnsi"/>
        </w:rPr>
        <w:t xml:space="preserve">the absences of this </w:t>
      </w:r>
      <w:r w:rsidR="000577D6" w:rsidRPr="00F96D15">
        <w:rPr>
          <w:rFonts w:cstheme="minorHAnsi"/>
        </w:rPr>
        <w:t>relationship</w:t>
      </w:r>
      <w:r w:rsidR="00826904" w:rsidRPr="00F96D15">
        <w:rPr>
          <w:rFonts w:cstheme="minorHAnsi"/>
        </w:rPr>
        <w:t xml:space="preserve"> </w:t>
      </w:r>
      <w:r w:rsidR="00EE4792" w:rsidRPr="00F96D15">
        <w:rPr>
          <w:rFonts w:cstheme="minorHAnsi"/>
        </w:rPr>
        <w:t xml:space="preserve">was the product of the </w:t>
      </w:r>
      <w:r w:rsidR="00826904" w:rsidRPr="00F96D15">
        <w:rPr>
          <w:rFonts w:cstheme="minorHAnsi"/>
        </w:rPr>
        <w:t>non-significant relationships of evenness with species asynchrony and species stability (Fig. 3a</w:t>
      </w:r>
      <w:r w:rsidR="00DE731E" w:rsidRPr="00F96D15">
        <w:rPr>
          <w:rFonts w:cstheme="minorHAnsi"/>
        </w:rPr>
        <w:t>; Fig. S2</w:t>
      </w:r>
      <w:r w:rsidR="00826904" w:rsidRPr="00F96D15">
        <w:rPr>
          <w:rFonts w:cstheme="minorHAnsi"/>
        </w:rPr>
        <w:t>)</w:t>
      </w:r>
      <w:r w:rsidR="000577D6" w:rsidRPr="00F96D15">
        <w:rPr>
          <w:rFonts w:cstheme="minorHAnsi"/>
        </w:rPr>
        <w:t xml:space="preserve">. </w:t>
      </w:r>
    </w:p>
    <w:p w14:paraId="51378991" w14:textId="3A6B35BA" w:rsidR="006D5742" w:rsidRPr="00F96D15" w:rsidRDefault="002615D5" w:rsidP="005D7ABF">
      <w:pPr>
        <w:rPr>
          <w:rFonts w:cstheme="minorHAnsi"/>
        </w:rPr>
      </w:pPr>
      <w:r w:rsidRPr="00F96D15">
        <w:rPr>
          <w:rFonts w:cstheme="minorHAnsi"/>
        </w:rPr>
        <w:t xml:space="preserve">Fertilization reduced the </w:t>
      </w:r>
      <w:r w:rsidR="0066519E" w:rsidRPr="00F96D15">
        <w:rPr>
          <w:rFonts w:cstheme="minorHAnsi"/>
        </w:rPr>
        <w:t xml:space="preserve">strength of the </w:t>
      </w:r>
      <w:r w:rsidRPr="00F96D15">
        <w:rPr>
          <w:rFonts w:cstheme="minorHAnsi"/>
        </w:rPr>
        <w:t xml:space="preserve">relationship of evenness with alpha stability </w:t>
      </w:r>
      <w:r w:rsidR="00A07B42" w:rsidRPr="00F96D15">
        <w:rPr>
          <w:rFonts w:cstheme="minorHAnsi"/>
        </w:rPr>
        <w:t>(Fig. 2</w:t>
      </w:r>
      <w:r w:rsidR="006E6676" w:rsidRPr="00F96D15">
        <w:rPr>
          <w:rFonts w:cstheme="minorHAnsi"/>
        </w:rPr>
        <w:t>e,</w:t>
      </w:r>
      <w:r w:rsidR="003575DC" w:rsidRPr="00F96D15">
        <w:rPr>
          <w:rFonts w:cstheme="minorHAnsi"/>
        </w:rPr>
        <w:t>g</w:t>
      </w:r>
      <w:r w:rsidR="00A07B42" w:rsidRPr="00F96D15">
        <w:rPr>
          <w:rFonts w:cstheme="minorHAnsi"/>
        </w:rPr>
        <w:t xml:space="preserve">) </w:t>
      </w:r>
      <w:r w:rsidRPr="00F96D15">
        <w:rPr>
          <w:rFonts w:cstheme="minorHAnsi"/>
        </w:rPr>
        <w:t xml:space="preserve">through a strong negative </w:t>
      </w:r>
      <w:r w:rsidR="00AC2C74" w:rsidRPr="00F96D15">
        <w:rPr>
          <w:rFonts w:cstheme="minorHAnsi"/>
        </w:rPr>
        <w:t xml:space="preserve">relationship </w:t>
      </w:r>
      <w:r w:rsidRPr="00F96D15">
        <w:rPr>
          <w:rFonts w:cstheme="minorHAnsi"/>
        </w:rPr>
        <w:t>between evenness and species stability</w:t>
      </w:r>
      <w:r w:rsidR="001E0865" w:rsidRPr="00F96D15">
        <w:rPr>
          <w:rFonts w:cstheme="minorHAnsi"/>
        </w:rPr>
        <w:t xml:space="preserve"> (standardized path coefficient = -0.</w:t>
      </w:r>
      <w:r w:rsidR="00CA3A74" w:rsidRPr="00F96D15">
        <w:rPr>
          <w:rFonts w:cstheme="minorHAnsi"/>
        </w:rPr>
        <w:t>4</w:t>
      </w:r>
      <w:r w:rsidR="00657CCA" w:rsidRPr="00F96D15">
        <w:rPr>
          <w:rFonts w:cstheme="minorHAnsi"/>
        </w:rPr>
        <w:t>3</w:t>
      </w:r>
      <w:r w:rsidR="001E0865" w:rsidRPr="00F96D15">
        <w:rPr>
          <w:rFonts w:cstheme="minorHAnsi"/>
        </w:rPr>
        <w:t>), a path</w:t>
      </w:r>
      <w:r w:rsidR="00A4584A" w:rsidRPr="00F96D15">
        <w:rPr>
          <w:rFonts w:cstheme="minorHAnsi"/>
        </w:rPr>
        <w:t>way</w:t>
      </w:r>
      <w:r w:rsidR="001E0865" w:rsidRPr="00F96D15">
        <w:rPr>
          <w:rFonts w:cstheme="minorHAnsi"/>
        </w:rPr>
        <w:t xml:space="preserve"> that was generally negative for each period of experimental duration considered (</w:t>
      </w:r>
      <w:r w:rsidR="007C1CA0" w:rsidRPr="00F96D15">
        <w:rPr>
          <w:rFonts w:cstheme="minorHAnsi"/>
        </w:rPr>
        <w:t>significant in s</w:t>
      </w:r>
      <w:r w:rsidR="00657CCA" w:rsidRPr="00F96D15">
        <w:rPr>
          <w:rFonts w:cstheme="minorHAnsi"/>
        </w:rPr>
        <w:t xml:space="preserve">eparate SEM based on four, five, </w:t>
      </w:r>
      <w:r w:rsidR="007C1CA0" w:rsidRPr="00F96D15">
        <w:rPr>
          <w:rFonts w:cstheme="minorHAnsi"/>
        </w:rPr>
        <w:t xml:space="preserve">six </w:t>
      </w:r>
      <w:r w:rsidR="00657CCA" w:rsidRPr="00F96D15">
        <w:rPr>
          <w:rFonts w:cstheme="minorHAnsi"/>
        </w:rPr>
        <w:t xml:space="preserve">and eight </w:t>
      </w:r>
      <w:r w:rsidR="007C1CA0" w:rsidRPr="00F96D15">
        <w:rPr>
          <w:rFonts w:cstheme="minorHAnsi"/>
        </w:rPr>
        <w:t xml:space="preserve">years of post-treatment and </w:t>
      </w:r>
      <w:r w:rsidR="001E0865" w:rsidRPr="00F96D15">
        <w:rPr>
          <w:rFonts w:cstheme="minorHAnsi"/>
        </w:rPr>
        <w:t xml:space="preserve">marginally </w:t>
      </w:r>
      <w:r w:rsidR="007C1CA0" w:rsidRPr="00F96D15">
        <w:rPr>
          <w:rFonts w:cstheme="minorHAnsi"/>
        </w:rPr>
        <w:t xml:space="preserve">significant based on </w:t>
      </w:r>
      <w:r w:rsidR="00657CCA" w:rsidRPr="00F96D15">
        <w:rPr>
          <w:rFonts w:cstheme="minorHAnsi"/>
        </w:rPr>
        <w:t>the other periods</w:t>
      </w:r>
      <w:r w:rsidR="001E0865" w:rsidRPr="00F96D15">
        <w:rPr>
          <w:rFonts w:cstheme="minorHAnsi"/>
        </w:rPr>
        <w:t>)</w:t>
      </w:r>
      <w:r w:rsidR="00A07B42" w:rsidRPr="00F96D15">
        <w:rPr>
          <w:rFonts w:cstheme="minorHAnsi"/>
        </w:rPr>
        <w:t xml:space="preserve"> (Fig. 3b</w:t>
      </w:r>
      <w:r w:rsidR="00DE731E" w:rsidRPr="00F96D15">
        <w:rPr>
          <w:rFonts w:cstheme="minorHAnsi"/>
        </w:rPr>
        <w:t>; Fig. S2</w:t>
      </w:r>
      <w:r w:rsidR="00A07B42" w:rsidRPr="00F96D15">
        <w:rPr>
          <w:rFonts w:cstheme="minorHAnsi"/>
        </w:rPr>
        <w:t>)</w:t>
      </w:r>
      <w:r w:rsidR="00887B2B" w:rsidRPr="00F96D15">
        <w:rPr>
          <w:rFonts w:cstheme="minorHAnsi"/>
        </w:rPr>
        <w:t>.</w:t>
      </w:r>
      <w:r w:rsidR="005D7ABF" w:rsidRPr="00F96D15">
        <w:rPr>
          <w:rFonts w:cstheme="minorHAnsi"/>
        </w:rPr>
        <w:t xml:space="preserve"> </w:t>
      </w:r>
      <w:r w:rsidR="0039011B" w:rsidRPr="00F96D15">
        <w:rPr>
          <w:rFonts w:cstheme="minorHAnsi"/>
        </w:rPr>
        <w:t xml:space="preserve">This result </w:t>
      </w:r>
      <w:r w:rsidR="001F23A4" w:rsidRPr="00F96D15">
        <w:rPr>
          <w:rFonts w:cstheme="minorHAnsi"/>
        </w:rPr>
        <w:t>suggests</w:t>
      </w:r>
      <w:r w:rsidR="006F6457" w:rsidRPr="00F96D15">
        <w:rPr>
          <w:rFonts w:cstheme="minorHAnsi"/>
        </w:rPr>
        <w:t xml:space="preserve"> that f</w:t>
      </w:r>
      <w:r w:rsidR="00D54308" w:rsidRPr="00F96D15">
        <w:rPr>
          <w:rFonts w:cstheme="minorHAnsi"/>
        </w:rPr>
        <w:t xml:space="preserve">ertilization reduced </w:t>
      </w:r>
      <w:r w:rsidR="00E80195" w:rsidRPr="00F96D15">
        <w:rPr>
          <w:rFonts w:cstheme="minorHAnsi"/>
        </w:rPr>
        <w:t xml:space="preserve">alpha stability at high evenness by </w:t>
      </w:r>
      <w:r w:rsidR="00942BE1" w:rsidRPr="00F96D15">
        <w:rPr>
          <w:rFonts w:cstheme="minorHAnsi"/>
        </w:rPr>
        <w:t>increasing</w:t>
      </w:r>
      <w:r w:rsidR="00E80195" w:rsidRPr="00F96D15">
        <w:rPr>
          <w:rFonts w:cstheme="minorHAnsi"/>
        </w:rPr>
        <w:t xml:space="preserve"> </w:t>
      </w:r>
      <w:r w:rsidR="00EE7228" w:rsidRPr="00F96D15">
        <w:rPr>
          <w:rFonts w:cstheme="minorHAnsi"/>
        </w:rPr>
        <w:t xml:space="preserve">the </w:t>
      </w:r>
      <w:r w:rsidR="00942BE1" w:rsidRPr="00F96D15">
        <w:rPr>
          <w:rFonts w:cstheme="minorHAnsi"/>
        </w:rPr>
        <w:t>variability</w:t>
      </w:r>
      <w:r w:rsidR="00D54308" w:rsidRPr="00F96D15">
        <w:rPr>
          <w:rFonts w:cstheme="minorHAnsi"/>
        </w:rPr>
        <w:t xml:space="preserve"> of dominant species</w:t>
      </w:r>
      <w:r w:rsidR="00EB05E6" w:rsidRPr="00F96D15">
        <w:rPr>
          <w:rFonts w:cstheme="minorHAnsi"/>
        </w:rPr>
        <w:t xml:space="preserve"> </w:t>
      </w:r>
      <w:r w:rsidR="00942BE1" w:rsidRPr="00F96D15">
        <w:rPr>
          <w:rFonts w:cstheme="minorHAnsi"/>
        </w:rPr>
        <w:t xml:space="preserve">to </w:t>
      </w:r>
      <w:r w:rsidR="00044963" w:rsidRPr="00F96D15">
        <w:rPr>
          <w:rFonts w:cstheme="minorHAnsi"/>
        </w:rPr>
        <w:t>environmental fluctuations</w:t>
      </w:r>
      <w:r w:rsidR="00EE4792" w:rsidRPr="00F96D15">
        <w:rPr>
          <w:rFonts w:cstheme="minorHAnsi"/>
        </w:rPr>
        <w:t xml:space="preserve">. This </w:t>
      </w:r>
      <w:r w:rsidR="005466F5" w:rsidRPr="00F96D15">
        <w:rPr>
          <w:rFonts w:cstheme="minorHAnsi"/>
        </w:rPr>
        <w:t xml:space="preserve">could </w:t>
      </w:r>
      <w:r w:rsidR="002D086D" w:rsidRPr="00F96D15">
        <w:rPr>
          <w:rFonts w:cstheme="minorHAnsi"/>
        </w:rPr>
        <w:t xml:space="preserve">in part be explained by nutrient-induced </w:t>
      </w:r>
      <w:r w:rsidR="00AE3165" w:rsidRPr="00F96D15">
        <w:rPr>
          <w:rFonts w:cstheme="minorHAnsi"/>
        </w:rPr>
        <w:t>reduc</w:t>
      </w:r>
      <w:r w:rsidR="002D086D" w:rsidRPr="00F96D15">
        <w:rPr>
          <w:rFonts w:cstheme="minorHAnsi"/>
        </w:rPr>
        <w:t>tion</w:t>
      </w:r>
      <w:r w:rsidR="005466F5" w:rsidRPr="00F96D15">
        <w:rPr>
          <w:rFonts w:cstheme="minorHAnsi"/>
        </w:rPr>
        <w:t xml:space="preserve"> of</w:t>
      </w:r>
      <w:r w:rsidR="002F344B" w:rsidRPr="00F96D15">
        <w:rPr>
          <w:rFonts w:cstheme="minorHAnsi"/>
        </w:rPr>
        <w:t xml:space="preserve"> evenness</w:t>
      </w:r>
      <w:r w:rsidR="005466F5" w:rsidRPr="00F96D15">
        <w:rPr>
          <w:rFonts w:cstheme="minorHAnsi"/>
        </w:rPr>
        <w:t xml:space="preserve"> </w:t>
      </w:r>
      <w:r w:rsidR="001F23A4" w:rsidRPr="00F96D15">
        <w:rPr>
          <w:rFonts w:cstheme="minorHAnsi"/>
        </w:rPr>
        <w:t>(by an average of 0.03)</w:t>
      </w:r>
      <w:r w:rsidR="00EE4792" w:rsidRPr="00F96D15">
        <w:rPr>
          <w:rFonts w:cstheme="minorHAnsi"/>
        </w:rPr>
        <w:t>,</w:t>
      </w:r>
      <w:r w:rsidR="001F23A4" w:rsidRPr="00F96D15">
        <w:rPr>
          <w:rFonts w:cstheme="minorHAnsi"/>
        </w:rPr>
        <w:t xml:space="preserve"> </w:t>
      </w:r>
      <w:r w:rsidR="00AE3165" w:rsidRPr="00F96D15">
        <w:rPr>
          <w:rFonts w:cstheme="minorHAnsi"/>
        </w:rPr>
        <w:t>which in turn</w:t>
      </w:r>
      <w:r w:rsidR="002F344B" w:rsidRPr="00F96D15">
        <w:rPr>
          <w:rFonts w:cstheme="minorHAnsi"/>
        </w:rPr>
        <w:t xml:space="preserve"> </w:t>
      </w:r>
      <w:r w:rsidR="00AE3165" w:rsidRPr="00F96D15">
        <w:rPr>
          <w:rFonts w:cstheme="minorHAnsi"/>
        </w:rPr>
        <w:t>reduce</w:t>
      </w:r>
      <w:r w:rsidR="001F23A4" w:rsidRPr="00F96D15">
        <w:rPr>
          <w:rFonts w:cstheme="minorHAnsi"/>
        </w:rPr>
        <w:t>d</w:t>
      </w:r>
      <w:r w:rsidR="002F344B" w:rsidRPr="00F96D15">
        <w:rPr>
          <w:rFonts w:cstheme="minorHAnsi"/>
        </w:rPr>
        <w:t xml:space="preserve"> species stability</w:t>
      </w:r>
      <w:r w:rsidR="00AE3165" w:rsidRPr="00F96D15">
        <w:rPr>
          <w:rFonts w:cstheme="minorHAnsi"/>
        </w:rPr>
        <w:t xml:space="preserve"> and alpha stability </w:t>
      </w:r>
      <w:r w:rsidR="002F344B" w:rsidRPr="00F96D15">
        <w:rPr>
          <w:rFonts w:cstheme="minorHAnsi"/>
        </w:rPr>
        <w:t>(Fig. S</w:t>
      </w:r>
      <w:r w:rsidR="000A6791" w:rsidRPr="00F96D15">
        <w:rPr>
          <w:rFonts w:cstheme="minorHAnsi"/>
        </w:rPr>
        <w:t>6</w:t>
      </w:r>
      <w:r w:rsidR="002F344B" w:rsidRPr="00F96D15">
        <w:rPr>
          <w:rFonts w:cstheme="minorHAnsi"/>
        </w:rPr>
        <w:t>).</w:t>
      </w:r>
    </w:p>
    <w:p w14:paraId="15784E99" w14:textId="048BF96C" w:rsidR="00821943" w:rsidRPr="00F96D15" w:rsidRDefault="00D1742E" w:rsidP="00821943">
      <w:pPr>
        <w:rPr>
          <w:rFonts w:cstheme="minorHAnsi"/>
        </w:rPr>
      </w:pPr>
      <w:r w:rsidRPr="00F96D15">
        <w:rPr>
          <w:rFonts w:cstheme="minorHAnsi"/>
        </w:rPr>
        <w:t>Greater</w:t>
      </w:r>
      <w:r w:rsidR="005D7ABF" w:rsidRPr="00F96D15">
        <w:rPr>
          <w:rFonts w:cstheme="minorHAnsi"/>
        </w:rPr>
        <w:t xml:space="preserve"> gamma stability </w:t>
      </w:r>
      <w:r w:rsidRPr="00F96D15">
        <w:rPr>
          <w:rFonts w:cstheme="minorHAnsi"/>
        </w:rPr>
        <w:t xml:space="preserve">at higher evenness </w:t>
      </w:r>
      <w:r w:rsidR="00772BC2" w:rsidRPr="00F96D15">
        <w:rPr>
          <w:rFonts w:cstheme="minorHAnsi"/>
        </w:rPr>
        <w:t xml:space="preserve">in the unmanipulated communities </w:t>
      </w:r>
      <w:r w:rsidR="001203E6" w:rsidRPr="00F96D15">
        <w:rPr>
          <w:rFonts w:cstheme="minorHAnsi"/>
        </w:rPr>
        <w:t xml:space="preserve">(Fig. 2f) </w:t>
      </w:r>
      <w:r w:rsidRPr="00F96D15">
        <w:rPr>
          <w:rFonts w:cstheme="minorHAnsi"/>
        </w:rPr>
        <w:t xml:space="preserve">resulted from higher degree of asynchronous dynamics among local communities </w:t>
      </w:r>
      <w:r w:rsidR="005D7ABF" w:rsidRPr="00F96D15">
        <w:rPr>
          <w:rFonts w:cstheme="minorHAnsi"/>
        </w:rPr>
        <w:t xml:space="preserve">(standardized path coefficient = </w:t>
      </w:r>
      <w:r w:rsidR="00BE5D8D" w:rsidRPr="00F96D15">
        <w:rPr>
          <w:rFonts w:cstheme="minorHAnsi"/>
        </w:rPr>
        <w:t>0.38</w:t>
      </w:r>
      <w:r w:rsidR="005D7ABF" w:rsidRPr="00F96D15">
        <w:rPr>
          <w:rFonts w:cstheme="minorHAnsi"/>
        </w:rPr>
        <w:t>), a path</w:t>
      </w:r>
      <w:r w:rsidR="00FF76BB" w:rsidRPr="00F96D15">
        <w:rPr>
          <w:rFonts w:cstheme="minorHAnsi"/>
        </w:rPr>
        <w:t>way</w:t>
      </w:r>
      <w:r w:rsidR="005D7ABF" w:rsidRPr="00F96D15">
        <w:rPr>
          <w:rFonts w:cstheme="minorHAnsi"/>
        </w:rPr>
        <w:t xml:space="preserve"> that was generally positive for each period of experimental duration considered (significant in separate SEM based on seven, eight and nine years of post-treatment and marginally significant based on five </w:t>
      </w:r>
      <w:r w:rsidR="00BE5D8D" w:rsidRPr="00F96D15">
        <w:rPr>
          <w:rFonts w:cstheme="minorHAnsi"/>
        </w:rPr>
        <w:t xml:space="preserve">and six </w:t>
      </w:r>
      <w:r w:rsidR="005D7ABF" w:rsidRPr="00F96D15">
        <w:rPr>
          <w:rFonts w:cstheme="minorHAnsi"/>
        </w:rPr>
        <w:t>years)</w:t>
      </w:r>
      <w:r w:rsidR="00EE67B6" w:rsidRPr="00F96D15">
        <w:rPr>
          <w:rFonts w:cstheme="minorHAnsi"/>
        </w:rPr>
        <w:t xml:space="preserve"> (Fig. 3a</w:t>
      </w:r>
      <w:r w:rsidR="006E6676" w:rsidRPr="00F96D15">
        <w:rPr>
          <w:rFonts w:cstheme="minorHAnsi"/>
        </w:rPr>
        <w:t>;</w:t>
      </w:r>
      <w:r w:rsidR="00E961AC" w:rsidRPr="00F96D15">
        <w:rPr>
          <w:rFonts w:cstheme="minorHAnsi"/>
        </w:rPr>
        <w:t xml:space="preserve"> Fig. S</w:t>
      </w:r>
      <w:r w:rsidR="00BE5D8D" w:rsidRPr="00F96D15">
        <w:rPr>
          <w:rFonts w:cstheme="minorHAnsi"/>
        </w:rPr>
        <w:t>2</w:t>
      </w:r>
      <w:r w:rsidR="00EE67B6" w:rsidRPr="00F96D15">
        <w:rPr>
          <w:rFonts w:cstheme="minorHAnsi"/>
        </w:rPr>
        <w:t>)</w:t>
      </w:r>
      <w:r w:rsidR="005D7ABF" w:rsidRPr="00F96D15">
        <w:rPr>
          <w:rFonts w:cstheme="minorHAnsi"/>
        </w:rPr>
        <w:t xml:space="preserve">. </w:t>
      </w:r>
      <w:r w:rsidR="00CF284E" w:rsidRPr="00F96D15">
        <w:rPr>
          <w:rFonts w:cstheme="minorHAnsi"/>
        </w:rPr>
        <w:t>This suggest</w:t>
      </w:r>
      <w:r w:rsidR="00FF76BB" w:rsidRPr="00F96D15">
        <w:rPr>
          <w:rFonts w:cstheme="minorHAnsi"/>
        </w:rPr>
        <w:t>s</w:t>
      </w:r>
      <w:r w:rsidR="00CF284E" w:rsidRPr="00F96D15">
        <w:rPr>
          <w:rFonts w:cstheme="minorHAnsi"/>
        </w:rPr>
        <w:t xml:space="preserve"> that</w:t>
      </w:r>
      <w:r w:rsidR="0063166A" w:rsidRPr="00F96D15">
        <w:rPr>
          <w:rFonts w:cstheme="minorHAnsi"/>
        </w:rPr>
        <w:t xml:space="preserve"> </w:t>
      </w:r>
      <w:r w:rsidR="00533AC8" w:rsidRPr="00F96D15">
        <w:rPr>
          <w:rFonts w:cstheme="minorHAnsi"/>
        </w:rPr>
        <w:t>landscapes</w:t>
      </w:r>
      <w:r w:rsidR="0063166A" w:rsidRPr="00F96D15">
        <w:rPr>
          <w:rFonts w:cstheme="minorHAnsi"/>
        </w:rPr>
        <w:t xml:space="preserve"> composed of </w:t>
      </w:r>
      <w:r w:rsidR="00D340CA" w:rsidRPr="00F96D15">
        <w:rPr>
          <w:rFonts w:cstheme="minorHAnsi"/>
        </w:rPr>
        <w:t xml:space="preserve">local </w:t>
      </w:r>
      <w:r w:rsidR="00533AC8" w:rsidRPr="00F96D15">
        <w:rPr>
          <w:rFonts w:cstheme="minorHAnsi"/>
        </w:rPr>
        <w:t xml:space="preserve">communities with </w:t>
      </w:r>
      <w:r w:rsidR="0066519E" w:rsidRPr="00F96D15">
        <w:rPr>
          <w:rFonts w:cstheme="minorHAnsi"/>
        </w:rPr>
        <w:t xml:space="preserve">a more equitable distribution of </w:t>
      </w:r>
      <w:r w:rsidR="00C43A3D" w:rsidRPr="00F96D15">
        <w:rPr>
          <w:rFonts w:cstheme="minorHAnsi"/>
        </w:rPr>
        <w:t>species</w:t>
      </w:r>
      <w:r w:rsidR="0063166A" w:rsidRPr="00F96D15">
        <w:rPr>
          <w:rFonts w:cstheme="minorHAnsi"/>
        </w:rPr>
        <w:t xml:space="preserve"> </w:t>
      </w:r>
      <w:r w:rsidR="00D22015" w:rsidRPr="00F96D15">
        <w:rPr>
          <w:rFonts w:cstheme="minorHAnsi"/>
        </w:rPr>
        <w:t xml:space="preserve">abundances </w:t>
      </w:r>
      <w:r w:rsidR="00E24CC8" w:rsidRPr="00F96D15">
        <w:rPr>
          <w:rFonts w:cstheme="minorHAnsi"/>
        </w:rPr>
        <w:t>provide</w:t>
      </w:r>
      <w:r w:rsidR="00365A4D" w:rsidRPr="00F96D15">
        <w:rPr>
          <w:rFonts w:cstheme="minorHAnsi"/>
        </w:rPr>
        <w:t xml:space="preserve"> greater opportunities </w:t>
      </w:r>
      <w:r w:rsidR="00533AC8" w:rsidRPr="00F96D15">
        <w:rPr>
          <w:rFonts w:cstheme="minorHAnsi"/>
        </w:rPr>
        <w:t>for</w:t>
      </w:r>
      <w:r w:rsidR="00365A4D" w:rsidRPr="00F96D15">
        <w:rPr>
          <w:rFonts w:cstheme="minorHAnsi"/>
        </w:rPr>
        <w:t xml:space="preserve"> asynchronous fluctuations </w:t>
      </w:r>
      <w:r w:rsidR="00E24CC8" w:rsidRPr="00F96D15">
        <w:rPr>
          <w:rFonts w:cstheme="minorHAnsi"/>
        </w:rPr>
        <w:t xml:space="preserve">between communities </w:t>
      </w:r>
      <w:r w:rsidR="00365A4D" w:rsidRPr="00F96D15">
        <w:rPr>
          <w:rFonts w:cstheme="minorHAnsi"/>
        </w:rPr>
        <w:t>to compensate one another</w:t>
      </w:r>
      <w:r w:rsidR="00FF76BB" w:rsidRPr="00F96D15">
        <w:rPr>
          <w:rFonts w:cstheme="minorHAnsi"/>
        </w:rPr>
        <w:t xml:space="preserve"> and stabilize </w:t>
      </w:r>
      <w:r w:rsidR="00096ED2" w:rsidRPr="00F96D15">
        <w:rPr>
          <w:rFonts w:cstheme="minorHAnsi"/>
        </w:rPr>
        <w:t>functioning</w:t>
      </w:r>
      <w:r w:rsidR="00FF76BB" w:rsidRPr="00F96D15">
        <w:rPr>
          <w:rFonts w:cstheme="minorHAnsi"/>
        </w:rPr>
        <w:t xml:space="preserve"> at </w:t>
      </w:r>
      <w:r w:rsidR="00D340CA" w:rsidRPr="00F96D15">
        <w:rPr>
          <w:rFonts w:cstheme="minorHAnsi"/>
        </w:rPr>
        <w:t>larger</w:t>
      </w:r>
      <w:r w:rsidR="00FF76BB" w:rsidRPr="00F96D15">
        <w:rPr>
          <w:rFonts w:cstheme="minorHAnsi"/>
        </w:rPr>
        <w:t xml:space="preserve"> spatial scale</w:t>
      </w:r>
      <w:r w:rsidR="00437538" w:rsidRPr="00F96D15">
        <w:rPr>
          <w:rFonts w:cstheme="minorHAnsi"/>
        </w:rPr>
        <w:t>s</w:t>
      </w:r>
      <w:r w:rsidR="00E24CC8" w:rsidRPr="00F96D15">
        <w:rPr>
          <w:rFonts w:cstheme="minorHAnsi"/>
        </w:rPr>
        <w:t>.</w:t>
      </w:r>
      <w:r w:rsidR="00041831" w:rsidRPr="00F96D15">
        <w:rPr>
          <w:rFonts w:cstheme="minorHAnsi"/>
        </w:rPr>
        <w:t xml:space="preserve"> </w:t>
      </w:r>
      <w:r w:rsidR="009B385F" w:rsidRPr="00F96D15">
        <w:rPr>
          <w:rFonts w:cstheme="minorHAnsi"/>
        </w:rPr>
        <w:t>This could be because,</w:t>
      </w:r>
      <w:r w:rsidR="00041831" w:rsidRPr="00F96D15">
        <w:rPr>
          <w:rFonts w:cstheme="minorHAnsi"/>
        </w:rPr>
        <w:t xml:space="preserve"> when evenness is low, </w:t>
      </w:r>
      <w:r w:rsidR="00C43A3D" w:rsidRPr="00F96D15">
        <w:rPr>
          <w:rFonts w:cstheme="minorHAnsi"/>
        </w:rPr>
        <w:t xml:space="preserve">community dynamics across localities </w:t>
      </w:r>
      <w:r w:rsidR="00041831" w:rsidRPr="00F96D15">
        <w:rPr>
          <w:rFonts w:cstheme="minorHAnsi"/>
        </w:rPr>
        <w:t xml:space="preserve">are driven by a few </w:t>
      </w:r>
      <w:r w:rsidR="00EB230E" w:rsidRPr="00F96D15">
        <w:rPr>
          <w:rFonts w:cstheme="minorHAnsi"/>
        </w:rPr>
        <w:t>very abundant species</w:t>
      </w:r>
      <w:r w:rsidR="00041831" w:rsidRPr="00F96D15">
        <w:rPr>
          <w:rFonts w:cstheme="minorHAnsi"/>
        </w:rPr>
        <w:t xml:space="preserve"> </w:t>
      </w:r>
      <w:r w:rsidR="00EB230E" w:rsidRPr="00F96D15">
        <w:rPr>
          <w:rFonts w:cstheme="minorHAnsi"/>
        </w:rPr>
        <w:t xml:space="preserve">that are more likely </w:t>
      </w:r>
      <w:r w:rsidR="00C43A3D" w:rsidRPr="00F96D15">
        <w:rPr>
          <w:rFonts w:cstheme="minorHAnsi"/>
        </w:rPr>
        <w:t xml:space="preserve">to </w:t>
      </w:r>
      <w:r w:rsidR="00EB230E" w:rsidRPr="00F96D15">
        <w:rPr>
          <w:rFonts w:cstheme="minorHAnsi"/>
        </w:rPr>
        <w:t>respond similarly to environmental fluctuations</w:t>
      </w:r>
      <w:r w:rsidR="00483858" w:rsidRPr="00F96D15">
        <w:rPr>
          <w:rFonts w:cstheme="minorHAnsi"/>
        </w:rPr>
        <w:t>,</w:t>
      </w:r>
      <w:r w:rsidR="00255068" w:rsidRPr="00F96D15">
        <w:rPr>
          <w:rFonts w:cstheme="minorHAnsi"/>
        </w:rPr>
        <w:t xml:space="preserve"> compared with when evenness is high</w:t>
      </w:r>
      <w:r w:rsidR="00EB230E" w:rsidRPr="00F96D15">
        <w:rPr>
          <w:rFonts w:cstheme="minorHAnsi"/>
        </w:rPr>
        <w:t xml:space="preserve">. </w:t>
      </w:r>
      <w:r w:rsidR="005D7ABF" w:rsidRPr="00F96D15">
        <w:rPr>
          <w:rFonts w:cstheme="minorHAnsi"/>
        </w:rPr>
        <w:t xml:space="preserve">In contrast, fertilization reduced </w:t>
      </w:r>
      <w:r w:rsidR="00164B69" w:rsidRPr="00F96D15">
        <w:rPr>
          <w:rFonts w:cstheme="minorHAnsi"/>
        </w:rPr>
        <w:t xml:space="preserve">the strength of </w:t>
      </w:r>
      <w:r w:rsidR="00B91C96" w:rsidRPr="00F96D15">
        <w:rPr>
          <w:rFonts w:cstheme="minorHAnsi"/>
        </w:rPr>
        <w:t xml:space="preserve">the </w:t>
      </w:r>
      <w:r w:rsidR="00982873" w:rsidRPr="00F96D15">
        <w:rPr>
          <w:rFonts w:cstheme="minorHAnsi"/>
        </w:rPr>
        <w:t>relationship</w:t>
      </w:r>
      <w:r w:rsidR="005D7ABF" w:rsidRPr="00F96D15">
        <w:rPr>
          <w:rFonts w:cstheme="minorHAnsi"/>
        </w:rPr>
        <w:t xml:space="preserve"> between evenness and </w:t>
      </w:r>
      <w:r w:rsidR="00164B69" w:rsidRPr="00F96D15">
        <w:rPr>
          <w:rFonts w:cstheme="minorHAnsi"/>
        </w:rPr>
        <w:t>gamma stability</w:t>
      </w:r>
      <w:r w:rsidR="00AD5F3E" w:rsidRPr="00F96D15">
        <w:rPr>
          <w:rFonts w:cstheme="minorHAnsi"/>
        </w:rPr>
        <w:t xml:space="preserve"> (Fig. 2</w:t>
      </w:r>
      <w:r w:rsidR="006E6676" w:rsidRPr="00F96D15">
        <w:rPr>
          <w:rFonts w:cstheme="minorHAnsi"/>
        </w:rPr>
        <w:t>f,</w:t>
      </w:r>
      <w:r w:rsidR="00AD5F3E" w:rsidRPr="00F96D15">
        <w:rPr>
          <w:rFonts w:cstheme="minorHAnsi"/>
        </w:rPr>
        <w:t>h)</w:t>
      </w:r>
      <w:r w:rsidR="00164B69" w:rsidRPr="00F96D15">
        <w:rPr>
          <w:rFonts w:cstheme="minorHAnsi"/>
        </w:rPr>
        <w:t xml:space="preserve"> through a reduction of the relationship </w:t>
      </w:r>
      <w:r w:rsidR="00B91C96" w:rsidRPr="00F96D15">
        <w:rPr>
          <w:rFonts w:cstheme="minorHAnsi"/>
        </w:rPr>
        <w:t>between</w:t>
      </w:r>
      <w:r w:rsidR="00164B69" w:rsidRPr="00F96D15">
        <w:rPr>
          <w:rFonts w:cstheme="minorHAnsi"/>
        </w:rPr>
        <w:t xml:space="preserve"> evenness </w:t>
      </w:r>
      <w:r w:rsidR="00B91C96" w:rsidRPr="00F96D15">
        <w:rPr>
          <w:rFonts w:cstheme="minorHAnsi"/>
        </w:rPr>
        <w:t>and</w:t>
      </w:r>
      <w:r w:rsidR="00164B69" w:rsidRPr="00F96D15">
        <w:rPr>
          <w:rFonts w:cstheme="minorHAnsi"/>
        </w:rPr>
        <w:t xml:space="preserve"> </w:t>
      </w:r>
      <w:r w:rsidR="005D7ABF" w:rsidRPr="00F96D15">
        <w:rPr>
          <w:rFonts w:cstheme="minorHAnsi"/>
        </w:rPr>
        <w:t>spatial asynchrony (standardized path coefficient = 0.</w:t>
      </w:r>
      <w:r w:rsidR="006A114B" w:rsidRPr="00F96D15">
        <w:rPr>
          <w:rFonts w:cstheme="minorHAnsi"/>
        </w:rPr>
        <w:t>08</w:t>
      </w:r>
      <w:r w:rsidR="005D7ABF" w:rsidRPr="00F96D15">
        <w:rPr>
          <w:rFonts w:cstheme="minorHAnsi"/>
        </w:rPr>
        <w:t>)</w:t>
      </w:r>
      <w:r w:rsidR="00EE67B6" w:rsidRPr="00F96D15">
        <w:rPr>
          <w:rFonts w:cstheme="minorHAnsi"/>
        </w:rPr>
        <w:t xml:space="preserve"> (Fig. 3b</w:t>
      </w:r>
      <w:r w:rsidR="006E6676" w:rsidRPr="00F96D15">
        <w:rPr>
          <w:rFonts w:cstheme="minorHAnsi"/>
        </w:rPr>
        <w:t>;</w:t>
      </w:r>
      <w:r w:rsidR="00E961AC" w:rsidRPr="00F96D15">
        <w:rPr>
          <w:rFonts w:cstheme="minorHAnsi"/>
        </w:rPr>
        <w:t xml:space="preserve"> Fig. S</w:t>
      </w:r>
      <w:r w:rsidR="006A114B" w:rsidRPr="00F96D15">
        <w:rPr>
          <w:rFonts w:cstheme="minorHAnsi"/>
        </w:rPr>
        <w:t>2</w:t>
      </w:r>
      <w:r w:rsidR="00EE67B6" w:rsidRPr="00F96D15">
        <w:rPr>
          <w:rFonts w:cstheme="minorHAnsi"/>
        </w:rPr>
        <w:t>)</w:t>
      </w:r>
      <w:r w:rsidR="005D7ABF" w:rsidRPr="00F96D15">
        <w:rPr>
          <w:rFonts w:cstheme="minorHAnsi"/>
        </w:rPr>
        <w:t>.</w:t>
      </w:r>
      <w:r w:rsidR="00CF284E" w:rsidRPr="00F96D15">
        <w:rPr>
          <w:rFonts w:cstheme="minorHAnsi"/>
        </w:rPr>
        <w:t xml:space="preserve"> </w:t>
      </w:r>
      <w:r w:rsidR="00D84CEC" w:rsidRPr="00F96D15">
        <w:rPr>
          <w:rFonts w:cstheme="minorHAnsi"/>
        </w:rPr>
        <w:t xml:space="preserve">Thus, fertilization </w:t>
      </w:r>
      <w:r w:rsidR="00391F39" w:rsidRPr="00F96D15">
        <w:rPr>
          <w:rFonts w:cstheme="minorHAnsi"/>
        </w:rPr>
        <w:t>increased similarity in community dynamic</w:t>
      </w:r>
      <w:r w:rsidR="00151A9A" w:rsidRPr="00F96D15">
        <w:rPr>
          <w:rFonts w:cstheme="minorHAnsi"/>
        </w:rPr>
        <w:t xml:space="preserve">s </w:t>
      </w:r>
      <w:r w:rsidR="00391F39" w:rsidRPr="00F96D15">
        <w:rPr>
          <w:rFonts w:cstheme="minorHAnsi"/>
        </w:rPr>
        <w:t>across localities in</w:t>
      </w:r>
      <w:r w:rsidR="00A46700" w:rsidRPr="00F96D15">
        <w:rPr>
          <w:rFonts w:cstheme="minorHAnsi"/>
        </w:rPr>
        <w:t xml:space="preserve"> </w:t>
      </w:r>
      <w:r w:rsidR="000C3A9F" w:rsidRPr="00F96D15">
        <w:rPr>
          <w:rFonts w:cstheme="minorHAnsi"/>
        </w:rPr>
        <w:t xml:space="preserve">more </w:t>
      </w:r>
      <w:r w:rsidR="00A46700" w:rsidRPr="00F96D15">
        <w:rPr>
          <w:rFonts w:cstheme="minorHAnsi"/>
        </w:rPr>
        <w:t>even</w:t>
      </w:r>
      <w:r w:rsidR="00391F39" w:rsidRPr="00F96D15">
        <w:rPr>
          <w:rFonts w:cstheme="minorHAnsi"/>
        </w:rPr>
        <w:t xml:space="preserve"> communities</w:t>
      </w:r>
      <w:r w:rsidR="001E4C6F" w:rsidRPr="00F96D15">
        <w:rPr>
          <w:rFonts w:cstheme="minorHAnsi"/>
        </w:rPr>
        <w:t>.</w:t>
      </w:r>
      <w:r w:rsidR="00821943" w:rsidRPr="00F96D15">
        <w:rPr>
          <w:rFonts w:cstheme="minorHAnsi"/>
        </w:rPr>
        <w:t xml:space="preserve"> One potential explanation is that fertilization causes more even local communities to be increasingly dominated by species best suited </w:t>
      </w:r>
      <w:r w:rsidR="00EE4792" w:rsidRPr="00F96D15">
        <w:rPr>
          <w:rFonts w:cstheme="minorHAnsi"/>
        </w:rPr>
        <w:t>to</w:t>
      </w:r>
      <w:r w:rsidR="00821943" w:rsidRPr="00F96D15">
        <w:rPr>
          <w:rFonts w:cstheme="minorHAnsi"/>
        </w:rPr>
        <w:t xml:space="preserve"> the </w:t>
      </w:r>
      <w:r w:rsidR="00942415" w:rsidRPr="00F96D15">
        <w:rPr>
          <w:rFonts w:cstheme="minorHAnsi"/>
        </w:rPr>
        <w:t>novel</w:t>
      </w:r>
      <w:r w:rsidR="00821943" w:rsidRPr="00F96D15">
        <w:rPr>
          <w:rFonts w:cstheme="minorHAnsi"/>
        </w:rPr>
        <w:t xml:space="preserve"> environmental conditions, resulting in lower spatial asynchrony</w:t>
      </w:r>
      <w:r w:rsidR="00437538" w:rsidRPr="00F96D15">
        <w:rPr>
          <w:rFonts w:cstheme="minorHAnsi"/>
        </w:rPr>
        <w:t xml:space="preserve"> </w:t>
      </w:r>
      <w:r w:rsidR="00AD5F3E" w:rsidRPr="00F96D15">
        <w:rPr>
          <w:rFonts w:cstheme="minorHAnsi"/>
        </w:rPr>
        <w:t xml:space="preserve">and thereby gamma stability </w:t>
      </w:r>
      <w:r w:rsidR="00437538" w:rsidRPr="00F96D15">
        <w:rPr>
          <w:rFonts w:cstheme="minorHAnsi"/>
        </w:rPr>
        <w:fldChar w:fldCharType="begin"/>
      </w:r>
      <w:r w:rsidR="00437538" w:rsidRPr="00F96D15">
        <w:rPr>
          <w:rFonts w:cstheme="minorHAnsi"/>
        </w:rPr>
        <w:instrText xml:space="preserve"> ADDIN EN.CITE &lt;EndNote&gt;&lt;Cite&gt;&lt;Author&gt;Thibaut&lt;/Author&gt;&lt;Year&gt;2013&lt;/Year&gt;&lt;RecNum&gt;3654&lt;/RecNum&gt;&lt;DisplayText&gt;(Thibaut and Connolly 2013)&lt;/DisplayText&gt;&lt;record&gt;&lt;rec-number&gt;3654&lt;/rec-number&gt;&lt;foreign-keys&gt;&lt;key app="EN" db-id="ewvpte2f1xspaeevdf1vzrff9rrxzadw0vae" timestamp="1574345164"&gt;3654&lt;/key&gt;&lt;/foreign-keys&gt;&lt;ref-type name="Journal Article"&gt;17&lt;/ref-type&gt;&lt;contributors&gt;&lt;authors&gt;&lt;author&gt;Thibaut, L. M.&lt;/author&gt;&lt;author&gt;Connolly, S. R.&lt;/author&gt;&lt;/authors&gt;&lt;/contributors&gt;&lt;titles&gt;&lt;title&gt;Understanding diversity-stability relationships: towards a unified model of portfolio effects&lt;/title&gt;&lt;secondary-title&gt;Ecology Letters&lt;/secondary-title&gt;&lt;/titles&gt;&lt;periodical&gt;&lt;full-title&gt;Ecology Letters&lt;/full-title&gt;&lt;abbr-1&gt;Ecol. Lett.&lt;/abbr-1&gt;&lt;/periodical&gt;&lt;pages&gt;140-150&lt;/pages&gt;&lt;volume&gt;16&lt;/volume&gt;&lt;number&gt;2&lt;/number&gt;&lt;dates&gt;&lt;year&gt;2013&lt;/year&gt;&lt;pub-dates&gt;&lt;date&gt;Feb&lt;/date&gt;&lt;/pub-dates&gt;&lt;/dates&gt;&lt;isbn&gt;1461-023X&lt;/isbn&gt;&lt;accession-num&gt;WOS:000313722900002&lt;/accession-num&gt;&lt;urls&gt;&lt;related-urls&gt;&lt;url&gt;&amp;lt;Go to ISI&amp;gt;://WOS:000313722900002&lt;/url&gt;&lt;/related-urls&gt;&lt;/urls&gt;&lt;electronic-resource-num&gt;10.1111/ele.12019&lt;/electronic-resource-num&gt;&lt;/record&gt;&lt;/Cite&gt;&lt;/EndNote&gt;</w:instrText>
      </w:r>
      <w:r w:rsidR="00437538" w:rsidRPr="00F96D15">
        <w:rPr>
          <w:rFonts w:cstheme="minorHAnsi"/>
        </w:rPr>
        <w:fldChar w:fldCharType="separate"/>
      </w:r>
      <w:r w:rsidR="00437538" w:rsidRPr="00F96D15">
        <w:rPr>
          <w:rFonts w:cstheme="minorHAnsi"/>
          <w:noProof/>
        </w:rPr>
        <w:t>(Thibaut and Connolly 2013)</w:t>
      </w:r>
      <w:r w:rsidR="00437538" w:rsidRPr="00F96D15">
        <w:rPr>
          <w:rFonts w:cstheme="minorHAnsi"/>
        </w:rPr>
        <w:fldChar w:fldCharType="end"/>
      </w:r>
      <w:r w:rsidR="00821943" w:rsidRPr="00F96D15">
        <w:rPr>
          <w:rFonts w:cstheme="minorHAnsi"/>
        </w:rPr>
        <w:t>.</w:t>
      </w:r>
    </w:p>
    <w:p w14:paraId="34F70F39" w14:textId="6EE67E34" w:rsidR="00EE6536" w:rsidRPr="00F96D15" w:rsidRDefault="00653E69" w:rsidP="00F05075">
      <w:pPr>
        <w:rPr>
          <w:rFonts w:cstheme="minorHAnsi"/>
        </w:rPr>
      </w:pPr>
      <w:r w:rsidRPr="00F96D15">
        <w:rPr>
          <w:rFonts w:cstheme="minorHAnsi"/>
        </w:rPr>
        <w:t>Greater gamma stability at higher b</w:t>
      </w:r>
      <w:r w:rsidR="00F51ECA" w:rsidRPr="00F96D15">
        <w:rPr>
          <w:rFonts w:cstheme="minorHAnsi"/>
        </w:rPr>
        <w:t xml:space="preserve">eta diversity in the unmanipulated communities </w:t>
      </w:r>
      <w:r w:rsidR="00857B0A" w:rsidRPr="00F96D15">
        <w:rPr>
          <w:rFonts w:cstheme="minorHAnsi"/>
        </w:rPr>
        <w:t>(Fig. 2</w:t>
      </w:r>
      <w:r w:rsidR="006E1036" w:rsidRPr="00F96D15">
        <w:rPr>
          <w:rFonts w:cstheme="minorHAnsi"/>
        </w:rPr>
        <w:t>j</w:t>
      </w:r>
      <w:r w:rsidR="00857B0A" w:rsidRPr="00F96D15">
        <w:rPr>
          <w:rFonts w:cstheme="minorHAnsi"/>
        </w:rPr>
        <w:t xml:space="preserve">) </w:t>
      </w:r>
      <w:r w:rsidRPr="00F96D15">
        <w:rPr>
          <w:rFonts w:cstheme="minorHAnsi"/>
        </w:rPr>
        <w:t>resulted from higher degree of asynchronous dynamics among local communities</w:t>
      </w:r>
      <w:r w:rsidR="00F51ECA" w:rsidRPr="00F96D15">
        <w:rPr>
          <w:rFonts w:cstheme="minorHAnsi"/>
        </w:rPr>
        <w:t xml:space="preserve"> (standardized path coefficient of indirect effect = 0.</w:t>
      </w:r>
      <w:r w:rsidR="006E1036" w:rsidRPr="00F96D15">
        <w:rPr>
          <w:rFonts w:cstheme="minorHAnsi"/>
        </w:rPr>
        <w:t>30</w:t>
      </w:r>
      <w:r w:rsidR="00F51ECA" w:rsidRPr="00F96D15">
        <w:rPr>
          <w:rFonts w:cstheme="minorHAnsi"/>
        </w:rPr>
        <w:t>), a path</w:t>
      </w:r>
      <w:r w:rsidR="00B4305A" w:rsidRPr="00F96D15">
        <w:rPr>
          <w:rFonts w:cstheme="minorHAnsi"/>
        </w:rPr>
        <w:t>way</w:t>
      </w:r>
      <w:r w:rsidR="00F51ECA" w:rsidRPr="00F96D15">
        <w:rPr>
          <w:rFonts w:cstheme="minorHAnsi"/>
        </w:rPr>
        <w:t xml:space="preserve"> that was generally positive for each period of experimental duration considered (significant in separate SEM based on five, six and seven years of post-treatment and marginally significant based on eight years)</w:t>
      </w:r>
      <w:r w:rsidR="00536B32" w:rsidRPr="00F96D15">
        <w:rPr>
          <w:rFonts w:cstheme="minorHAnsi"/>
        </w:rPr>
        <w:t xml:space="preserve"> (Fig. 3a</w:t>
      </w:r>
      <w:r w:rsidR="006E6676" w:rsidRPr="00F96D15">
        <w:rPr>
          <w:rFonts w:cstheme="minorHAnsi"/>
        </w:rPr>
        <w:t>;</w:t>
      </w:r>
      <w:r w:rsidR="00E961AC" w:rsidRPr="00F96D15">
        <w:rPr>
          <w:rFonts w:cstheme="minorHAnsi"/>
        </w:rPr>
        <w:t xml:space="preserve"> Fig. S</w:t>
      </w:r>
      <w:r w:rsidR="006E1036" w:rsidRPr="00F96D15">
        <w:rPr>
          <w:rFonts w:cstheme="minorHAnsi"/>
        </w:rPr>
        <w:t>2</w:t>
      </w:r>
      <w:r w:rsidR="00536B32" w:rsidRPr="00F96D15">
        <w:rPr>
          <w:rFonts w:cstheme="minorHAnsi"/>
        </w:rPr>
        <w:t>)</w:t>
      </w:r>
      <w:r w:rsidR="00F51ECA" w:rsidRPr="00F96D15">
        <w:rPr>
          <w:rFonts w:cstheme="minorHAnsi"/>
        </w:rPr>
        <w:t xml:space="preserve">. </w:t>
      </w:r>
      <w:r w:rsidR="00EE6536" w:rsidRPr="00F96D15">
        <w:rPr>
          <w:rFonts w:cstheme="minorHAnsi"/>
        </w:rPr>
        <w:t xml:space="preserve">While theoretical </w:t>
      </w:r>
      <w:r w:rsidR="00AC6822" w:rsidRPr="00F96D15">
        <w:rPr>
          <w:rFonts w:cstheme="minorHAnsi"/>
        </w:rPr>
        <w:t>studies</w:t>
      </w:r>
      <w:r w:rsidR="00EE6536" w:rsidRPr="00F96D15">
        <w:rPr>
          <w:rFonts w:cstheme="minorHAnsi"/>
        </w:rPr>
        <w:t xml:space="preserve"> have </w:t>
      </w:r>
      <w:r w:rsidR="000153D4" w:rsidRPr="00F96D15">
        <w:rPr>
          <w:rFonts w:cstheme="minorHAnsi"/>
        </w:rPr>
        <w:t>suggested</w:t>
      </w:r>
      <w:r w:rsidR="00EE6536" w:rsidRPr="00F96D15">
        <w:rPr>
          <w:rFonts w:cstheme="minorHAnsi"/>
        </w:rPr>
        <w:t xml:space="preserve"> the role of beta diversity in driving spatial asynchrony </w:t>
      </w:r>
      <w:r w:rsidR="00EE6536" w:rsidRPr="00F96D15">
        <w:rPr>
          <w:rFonts w:cstheme="minorHAnsi"/>
        </w:rPr>
        <w:fldChar w:fldCharType="begin">
          <w:fldData xml:space="preserve">PEVuZE5vdGU+PENpdGU+PEF1dGhvcj5XYW5nPC9BdXRob3I+PFllYXI+MjAxNDwvWWVhcj48UmVj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</w:fldData>
        </w:fldChar>
      </w:r>
      <w:r w:rsidR="00EE6536" w:rsidRPr="00F96D15">
        <w:rPr>
          <w:rFonts w:cstheme="minorHAnsi"/>
        </w:rPr>
        <w:instrText xml:space="preserve"> ADDIN EN.CITE </w:instrText>
      </w:r>
      <w:r w:rsidR="00EE6536" w:rsidRPr="00F96D15">
        <w:rPr>
          <w:rFonts w:cstheme="minorHAnsi"/>
        </w:rPr>
        <w:fldChar w:fldCharType="begin">
          <w:fldData xml:space="preserve">PEVuZE5vdGU+PENpdGU+PEF1dGhvcj5XYW5nPC9BdXRob3I+PFllYXI+MjAxNDwvWWVhcj48UmVj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</w:fldData>
        </w:fldChar>
      </w:r>
      <w:r w:rsidR="00EE6536" w:rsidRPr="00F96D15">
        <w:rPr>
          <w:rFonts w:cstheme="minorHAnsi"/>
        </w:rPr>
        <w:instrText xml:space="preserve"> ADDIN EN.CITE.DATA </w:instrText>
      </w:r>
      <w:r w:rsidR="00EE6536" w:rsidRPr="00F96D15">
        <w:rPr>
          <w:rFonts w:cstheme="minorHAnsi"/>
        </w:rPr>
      </w:r>
      <w:r w:rsidR="00EE6536" w:rsidRPr="00F96D15">
        <w:rPr>
          <w:rFonts w:cstheme="minorHAnsi"/>
        </w:rPr>
        <w:fldChar w:fldCharType="end"/>
      </w:r>
      <w:r w:rsidR="00EE6536" w:rsidRPr="00F96D15">
        <w:rPr>
          <w:rFonts w:cstheme="minorHAnsi"/>
        </w:rPr>
      </w:r>
      <w:r w:rsidR="00EE6536" w:rsidRPr="00F96D15">
        <w:rPr>
          <w:rFonts w:cstheme="minorHAnsi"/>
        </w:rPr>
        <w:fldChar w:fldCharType="separate"/>
      </w:r>
      <w:r w:rsidR="00EE6536" w:rsidRPr="00F96D15">
        <w:rPr>
          <w:rFonts w:cstheme="minorHAnsi"/>
          <w:noProof/>
        </w:rPr>
        <w:t>(Wang and Loreau 2014, 2016)</w:t>
      </w:r>
      <w:r w:rsidR="00EE6536" w:rsidRPr="00F96D15">
        <w:rPr>
          <w:rFonts w:cstheme="minorHAnsi"/>
        </w:rPr>
        <w:fldChar w:fldCharType="end"/>
      </w:r>
      <w:r w:rsidR="00EE6536" w:rsidRPr="00F96D15">
        <w:rPr>
          <w:rFonts w:cstheme="minorHAnsi"/>
        </w:rPr>
        <w:t xml:space="preserve">, </w:t>
      </w:r>
      <w:r w:rsidR="00866DE5" w:rsidRPr="00F96D15">
        <w:rPr>
          <w:rFonts w:cstheme="minorHAnsi"/>
        </w:rPr>
        <w:t xml:space="preserve">previous </w:t>
      </w:r>
      <w:r w:rsidR="00EE6536" w:rsidRPr="00F96D15">
        <w:rPr>
          <w:rFonts w:cstheme="minorHAnsi"/>
        </w:rPr>
        <w:t>empirical studies conducted at a single</w:t>
      </w:r>
      <w:r w:rsidR="00EE6536" w:rsidRPr="00F96D15">
        <w:t xml:space="preserve"> site along a nitrogen gradient </w:t>
      </w:r>
      <w:r w:rsidR="00EE6536" w:rsidRPr="00F96D15">
        <w:rPr>
          <w:rFonts w:cstheme="minorHAnsi"/>
        </w:rPr>
        <w:fldChar w:fldCharType="begin">
          <w:fldData xml:space="preserve">PEVuZE5vdGU+PENpdGU+PEF1dGhvcj5XaWxjb3g8L0F1dGhvcj48WWVhcj4yMDE3PC9ZZWFyPjxS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=
</w:fldData>
        </w:fldChar>
      </w:r>
      <w:r w:rsidR="00EE6536" w:rsidRPr="00F96D15">
        <w:rPr>
          <w:rFonts w:cstheme="minorHAnsi"/>
        </w:rPr>
        <w:instrText xml:space="preserve"> ADDIN EN.CITE </w:instrText>
      </w:r>
      <w:r w:rsidR="00EE6536" w:rsidRPr="00F96D15">
        <w:rPr>
          <w:rFonts w:cstheme="minorHAnsi"/>
        </w:rPr>
        <w:fldChar w:fldCharType="begin">
          <w:fldData xml:space="preserve">PEVuZE5vdGU+PENpdGU+PEF1dGhvcj5XaWxjb3g8L0F1dGhvcj48WWVhcj4yMDE3PC9ZZWFyPjxS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=
</w:fldData>
        </w:fldChar>
      </w:r>
      <w:r w:rsidR="00EE6536" w:rsidRPr="00F96D15">
        <w:rPr>
          <w:rFonts w:cstheme="minorHAnsi"/>
        </w:rPr>
        <w:instrText xml:space="preserve"> ADDIN EN.CITE.DATA </w:instrText>
      </w:r>
      <w:r w:rsidR="00EE6536" w:rsidRPr="00F96D15">
        <w:rPr>
          <w:rFonts w:cstheme="minorHAnsi"/>
        </w:rPr>
      </w:r>
      <w:r w:rsidR="00EE6536" w:rsidRPr="00F96D15">
        <w:rPr>
          <w:rFonts w:cstheme="minorHAnsi"/>
        </w:rPr>
        <w:fldChar w:fldCharType="end"/>
      </w:r>
      <w:r w:rsidR="00EE6536" w:rsidRPr="00F96D15">
        <w:rPr>
          <w:rFonts w:cstheme="minorHAnsi"/>
        </w:rPr>
      </w:r>
      <w:r w:rsidR="00EE6536" w:rsidRPr="00F96D15">
        <w:rPr>
          <w:rFonts w:cstheme="minorHAnsi"/>
        </w:rPr>
        <w:fldChar w:fldCharType="separate"/>
      </w:r>
      <w:r w:rsidR="00EE6536" w:rsidRPr="00F96D15">
        <w:rPr>
          <w:rFonts w:cstheme="minorHAnsi"/>
          <w:noProof/>
        </w:rPr>
        <w:t>(Zhang et al. 2019)</w:t>
      </w:r>
      <w:r w:rsidR="00EE6536" w:rsidRPr="00F96D15">
        <w:rPr>
          <w:rFonts w:cstheme="minorHAnsi"/>
        </w:rPr>
        <w:fldChar w:fldCharType="end"/>
      </w:r>
      <w:r w:rsidR="00EE6536" w:rsidRPr="00F96D15">
        <w:rPr>
          <w:rFonts w:cstheme="minorHAnsi"/>
        </w:rPr>
        <w:t xml:space="preserve"> </w:t>
      </w:r>
      <w:r w:rsidR="00EE6536" w:rsidRPr="00F96D15">
        <w:t>or across 62 sites with non-standardized protocols</w:t>
      </w:r>
      <w:r w:rsidR="00EE6536" w:rsidRPr="00F96D15">
        <w:rPr>
          <w:rFonts w:cstheme="minorHAnsi"/>
        </w:rPr>
        <w:t xml:space="preserve"> </w:t>
      </w:r>
      <w:r w:rsidR="00EE6536" w:rsidRPr="00F96D15">
        <w:rPr>
          <w:rFonts w:cstheme="minorHAnsi"/>
        </w:rPr>
        <w:fldChar w:fldCharType="begin">
          <w:fldData xml:space="preserve">PEVuZE5vdGU+PENpdGU+PEF1dGhvcj5XaWxjb3g8L0F1dGhvcj48WWVhcj4yMDE3PC9ZZWFyPjxS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=
</w:fldData>
        </w:fldChar>
      </w:r>
      <w:r w:rsidR="00EE6536" w:rsidRPr="00F96D15">
        <w:rPr>
          <w:rFonts w:cstheme="minorHAnsi"/>
        </w:rPr>
        <w:instrText xml:space="preserve"> ADDIN EN.CITE </w:instrText>
      </w:r>
      <w:r w:rsidR="00EE6536" w:rsidRPr="00F96D15">
        <w:rPr>
          <w:rFonts w:cstheme="minorHAnsi"/>
        </w:rPr>
        <w:fldChar w:fldCharType="begin">
          <w:fldData xml:space="preserve">PEVuZE5vdGU+PENpdGU+PEF1dGhvcj5XaWxjb3g8L0F1dGhvcj48WWVhcj4yMDE3PC9ZZWFyPjxS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=
</w:fldData>
        </w:fldChar>
      </w:r>
      <w:r w:rsidR="00EE6536" w:rsidRPr="00F96D15">
        <w:rPr>
          <w:rFonts w:cstheme="minorHAnsi"/>
        </w:rPr>
        <w:instrText xml:space="preserve"> ADDIN EN.CITE.DATA </w:instrText>
      </w:r>
      <w:r w:rsidR="00EE6536" w:rsidRPr="00F96D15">
        <w:rPr>
          <w:rFonts w:cstheme="minorHAnsi"/>
        </w:rPr>
      </w:r>
      <w:r w:rsidR="00EE6536" w:rsidRPr="00F96D15">
        <w:rPr>
          <w:rFonts w:cstheme="minorHAnsi"/>
        </w:rPr>
        <w:fldChar w:fldCharType="end"/>
      </w:r>
      <w:r w:rsidR="00EE6536" w:rsidRPr="00F96D15">
        <w:rPr>
          <w:rFonts w:cstheme="minorHAnsi"/>
        </w:rPr>
      </w:r>
      <w:r w:rsidR="00EE6536" w:rsidRPr="00F96D15">
        <w:rPr>
          <w:rFonts w:cstheme="minorHAnsi"/>
        </w:rPr>
        <w:fldChar w:fldCharType="separate"/>
      </w:r>
      <w:r w:rsidR="00EE6536" w:rsidRPr="00F96D15">
        <w:rPr>
          <w:rFonts w:cstheme="minorHAnsi"/>
          <w:noProof/>
        </w:rPr>
        <w:t>(Wilcox et al. 2017)</w:t>
      </w:r>
      <w:r w:rsidR="00EE6536" w:rsidRPr="00F96D15">
        <w:rPr>
          <w:rFonts w:cstheme="minorHAnsi"/>
        </w:rPr>
        <w:fldChar w:fldCharType="end"/>
      </w:r>
      <w:r w:rsidR="00EE6536" w:rsidRPr="00F96D15">
        <w:rPr>
          <w:rFonts w:cstheme="minorHAnsi"/>
        </w:rPr>
        <w:t xml:space="preserve"> did not find an association between these two variables. Here, we show that the presence of different species among local communities is linked to higher variation in </w:t>
      </w:r>
      <w:r w:rsidR="00915D7B" w:rsidRPr="00F96D15">
        <w:rPr>
          <w:rFonts w:cstheme="minorHAnsi"/>
        </w:rPr>
        <w:t xml:space="preserve">dynamics </w:t>
      </w:r>
      <w:r w:rsidR="00EE6536" w:rsidRPr="00F96D15">
        <w:rPr>
          <w:rFonts w:cstheme="minorHAnsi"/>
        </w:rPr>
        <w:t>among them</w:t>
      </w:r>
      <w:r w:rsidR="00426222" w:rsidRPr="00F96D15">
        <w:rPr>
          <w:rFonts w:cstheme="minorHAnsi"/>
        </w:rPr>
        <w:t xml:space="preserve">, thus </w:t>
      </w:r>
      <w:r w:rsidR="00F05075" w:rsidRPr="00F96D15">
        <w:rPr>
          <w:rFonts w:cstheme="minorHAnsi"/>
        </w:rPr>
        <w:t>demonstrat</w:t>
      </w:r>
      <w:r w:rsidR="00426222" w:rsidRPr="00F96D15">
        <w:rPr>
          <w:rFonts w:cstheme="minorHAnsi"/>
        </w:rPr>
        <w:t>ing</w:t>
      </w:r>
      <w:r w:rsidR="00530560" w:rsidRPr="00F96D15">
        <w:rPr>
          <w:rFonts w:cstheme="minorHAnsi"/>
        </w:rPr>
        <w:t xml:space="preserve"> the </w:t>
      </w:r>
      <w:r w:rsidR="00B74AFE" w:rsidRPr="00F96D15">
        <w:rPr>
          <w:rFonts w:cstheme="minorHAnsi"/>
        </w:rPr>
        <w:t xml:space="preserve">stabilizing </w:t>
      </w:r>
      <w:r w:rsidR="00530560" w:rsidRPr="00F96D15">
        <w:rPr>
          <w:rFonts w:cstheme="minorHAnsi"/>
        </w:rPr>
        <w:t>role of</w:t>
      </w:r>
      <w:r w:rsidR="00D47B65" w:rsidRPr="00F96D15">
        <w:rPr>
          <w:rFonts w:cstheme="minorHAnsi"/>
        </w:rPr>
        <w:t xml:space="preserve"> beta diversity </w:t>
      </w:r>
      <w:r w:rsidR="00B74AFE" w:rsidRPr="00F96D15">
        <w:rPr>
          <w:rFonts w:cstheme="minorHAnsi"/>
        </w:rPr>
        <w:t>at</w:t>
      </w:r>
      <w:r w:rsidR="00530560" w:rsidRPr="00F96D15">
        <w:rPr>
          <w:rFonts w:cstheme="minorHAnsi"/>
        </w:rPr>
        <w:t xml:space="preserve"> </w:t>
      </w:r>
      <w:r w:rsidR="006B14B5" w:rsidRPr="00F96D15">
        <w:rPr>
          <w:rFonts w:cstheme="minorHAnsi"/>
        </w:rPr>
        <w:t>larger</w:t>
      </w:r>
      <w:r w:rsidR="00D47B65" w:rsidRPr="00F96D15">
        <w:rPr>
          <w:rFonts w:cstheme="minorHAnsi"/>
        </w:rPr>
        <w:t xml:space="preserve"> </w:t>
      </w:r>
      <w:r w:rsidR="00761B12" w:rsidRPr="00F96D15">
        <w:rPr>
          <w:rFonts w:cstheme="minorHAnsi"/>
        </w:rPr>
        <w:t>spatial scales</w:t>
      </w:r>
      <w:r w:rsidR="00B74AFE" w:rsidRPr="00F96D15">
        <w:rPr>
          <w:rFonts w:cstheme="minorHAnsi"/>
        </w:rPr>
        <w:t xml:space="preserve"> through spatial asynchrony</w:t>
      </w:r>
      <w:r w:rsidR="00761B12" w:rsidRPr="00F96D15">
        <w:rPr>
          <w:rFonts w:cstheme="minorHAnsi"/>
        </w:rPr>
        <w:t xml:space="preserve">. </w:t>
      </w:r>
      <w:r w:rsidR="00F51ECA" w:rsidRPr="00F96D15">
        <w:rPr>
          <w:rFonts w:cstheme="minorHAnsi"/>
        </w:rPr>
        <w:t xml:space="preserve">In contrast, </w:t>
      </w:r>
      <w:r w:rsidR="00772BC2" w:rsidRPr="00F96D15">
        <w:rPr>
          <w:rFonts w:cstheme="minorHAnsi"/>
        </w:rPr>
        <w:t xml:space="preserve">nutrient enrichment reduced </w:t>
      </w:r>
      <w:r w:rsidR="00B91C96" w:rsidRPr="00F96D15">
        <w:rPr>
          <w:rFonts w:cstheme="minorHAnsi"/>
        </w:rPr>
        <w:t xml:space="preserve">the strength </w:t>
      </w:r>
      <w:r w:rsidR="0062010B" w:rsidRPr="00F96D15">
        <w:rPr>
          <w:rFonts w:cstheme="minorHAnsi"/>
        </w:rPr>
        <w:t xml:space="preserve">of </w:t>
      </w:r>
      <w:r w:rsidR="00B91C96" w:rsidRPr="00F96D15">
        <w:rPr>
          <w:rFonts w:cstheme="minorHAnsi"/>
        </w:rPr>
        <w:t xml:space="preserve">the </w:t>
      </w:r>
      <w:r w:rsidR="00772BC2" w:rsidRPr="00F96D15">
        <w:rPr>
          <w:rFonts w:cstheme="minorHAnsi"/>
        </w:rPr>
        <w:t>relationship</w:t>
      </w:r>
      <w:r w:rsidR="00F51ECA" w:rsidRPr="00F96D15">
        <w:rPr>
          <w:rFonts w:cstheme="minorHAnsi"/>
        </w:rPr>
        <w:t xml:space="preserve"> </w:t>
      </w:r>
      <w:r w:rsidR="0062010B" w:rsidRPr="00F96D15">
        <w:rPr>
          <w:rFonts w:cstheme="minorHAnsi"/>
        </w:rPr>
        <w:t xml:space="preserve">between </w:t>
      </w:r>
      <w:r w:rsidR="00A44DCC" w:rsidRPr="00F96D15">
        <w:rPr>
          <w:rFonts w:cstheme="minorHAnsi"/>
        </w:rPr>
        <w:t xml:space="preserve">beta diversity </w:t>
      </w:r>
      <w:r w:rsidR="0062010B" w:rsidRPr="00F96D15">
        <w:rPr>
          <w:rFonts w:cstheme="minorHAnsi"/>
        </w:rPr>
        <w:t>and</w:t>
      </w:r>
      <w:r w:rsidR="00B91C96" w:rsidRPr="00F96D15">
        <w:rPr>
          <w:rFonts w:cstheme="minorHAnsi"/>
        </w:rPr>
        <w:t xml:space="preserve"> gamma </w:t>
      </w:r>
      <w:r w:rsidR="00B91C96" w:rsidRPr="00F96D15">
        <w:rPr>
          <w:rFonts w:cstheme="minorHAnsi"/>
        </w:rPr>
        <w:lastRenderedPageBreak/>
        <w:t xml:space="preserve">stability </w:t>
      </w:r>
      <w:r w:rsidR="0009653A" w:rsidRPr="00F96D15">
        <w:rPr>
          <w:rFonts w:cstheme="minorHAnsi"/>
        </w:rPr>
        <w:t>(Fig. 2</w:t>
      </w:r>
      <w:r w:rsidR="006E6676" w:rsidRPr="00F96D15">
        <w:rPr>
          <w:rFonts w:cstheme="minorHAnsi"/>
        </w:rPr>
        <w:t>j,</w:t>
      </w:r>
      <w:r w:rsidR="0009653A" w:rsidRPr="00F96D15">
        <w:rPr>
          <w:rFonts w:cstheme="minorHAnsi"/>
        </w:rPr>
        <w:t xml:space="preserve">l) </w:t>
      </w:r>
      <w:r w:rsidR="00B91C96" w:rsidRPr="00F96D15">
        <w:rPr>
          <w:rFonts w:cstheme="minorHAnsi"/>
        </w:rPr>
        <w:t xml:space="preserve">through a reduction of the relationship between beta diversity </w:t>
      </w:r>
      <w:r w:rsidR="00F51ECA" w:rsidRPr="00F96D15">
        <w:rPr>
          <w:rFonts w:cstheme="minorHAnsi"/>
        </w:rPr>
        <w:t xml:space="preserve">and spatial asynchrony (standardized path coefficient = </w:t>
      </w:r>
      <w:r w:rsidR="006E1036" w:rsidRPr="00F96D15">
        <w:rPr>
          <w:rFonts w:cstheme="minorHAnsi"/>
        </w:rPr>
        <w:t>0.10</w:t>
      </w:r>
      <w:r w:rsidR="00F51ECA" w:rsidRPr="00F96D15">
        <w:rPr>
          <w:rFonts w:cstheme="minorHAnsi"/>
        </w:rPr>
        <w:t>)</w:t>
      </w:r>
      <w:r w:rsidR="00164B69" w:rsidRPr="00F96D15">
        <w:rPr>
          <w:rFonts w:cstheme="minorHAnsi"/>
        </w:rPr>
        <w:t xml:space="preserve"> (Fig. 2</w:t>
      </w:r>
      <w:r w:rsidR="006E6676" w:rsidRPr="00F96D15">
        <w:rPr>
          <w:rFonts w:cstheme="minorHAnsi"/>
        </w:rPr>
        <w:t>i,</w:t>
      </w:r>
      <w:r w:rsidR="00164B69" w:rsidRPr="00F96D15">
        <w:rPr>
          <w:rFonts w:cstheme="minorHAnsi"/>
        </w:rPr>
        <w:t>k</w:t>
      </w:r>
      <w:r w:rsidR="006E6676" w:rsidRPr="00F96D15">
        <w:rPr>
          <w:rFonts w:cstheme="minorHAnsi"/>
        </w:rPr>
        <w:t>;</w:t>
      </w:r>
      <w:r w:rsidR="00164B69" w:rsidRPr="00F96D15">
        <w:rPr>
          <w:rFonts w:cstheme="minorHAnsi"/>
        </w:rPr>
        <w:t xml:space="preserve"> Fig. 3a</w:t>
      </w:r>
      <w:r w:rsidR="006E6676" w:rsidRPr="00F96D15">
        <w:rPr>
          <w:rFonts w:cstheme="minorHAnsi"/>
        </w:rPr>
        <w:t>;</w:t>
      </w:r>
      <w:r w:rsidR="00164B69" w:rsidRPr="00F96D15">
        <w:rPr>
          <w:rFonts w:cstheme="minorHAnsi"/>
        </w:rPr>
        <w:t xml:space="preserve"> Fig. S2)</w:t>
      </w:r>
      <w:r w:rsidR="00F51ECA" w:rsidRPr="00F96D15">
        <w:rPr>
          <w:rFonts w:cstheme="minorHAnsi"/>
        </w:rPr>
        <w:t xml:space="preserve">. </w:t>
      </w:r>
      <w:r w:rsidR="00B45AB5" w:rsidRPr="00F96D15">
        <w:rPr>
          <w:rFonts w:cstheme="minorHAnsi"/>
        </w:rPr>
        <w:t>This result</w:t>
      </w:r>
      <w:r w:rsidR="00C13C48" w:rsidRPr="00F96D15">
        <w:rPr>
          <w:rFonts w:cstheme="minorHAnsi"/>
        </w:rPr>
        <w:t xml:space="preserve"> provides strong evidence that fertilization can reduce the </w:t>
      </w:r>
      <w:r w:rsidR="00772BC2" w:rsidRPr="00F96D15">
        <w:rPr>
          <w:rFonts w:cstheme="minorHAnsi"/>
        </w:rPr>
        <w:t xml:space="preserve">stabilizing </w:t>
      </w:r>
      <w:r w:rsidR="00C13C48" w:rsidRPr="00F96D15">
        <w:rPr>
          <w:rFonts w:cstheme="minorHAnsi"/>
        </w:rPr>
        <w:t xml:space="preserve">role of spatial asynchrony </w:t>
      </w:r>
      <w:r w:rsidR="00772BC2" w:rsidRPr="00F96D15">
        <w:rPr>
          <w:rFonts w:cstheme="minorHAnsi"/>
        </w:rPr>
        <w:t>in dissimilar communities</w:t>
      </w:r>
      <w:r w:rsidR="003D2E34" w:rsidRPr="00F96D15">
        <w:rPr>
          <w:rFonts w:cstheme="minorHAnsi"/>
        </w:rPr>
        <w:t xml:space="preserve"> </w:t>
      </w:r>
      <w:r w:rsidR="0068745A" w:rsidRPr="00F96D15">
        <w:rPr>
          <w:rFonts w:cstheme="minorHAnsi"/>
        </w:rPr>
        <w:t>at larger spatial scales</w:t>
      </w:r>
      <w:r w:rsidR="00C13C48" w:rsidRPr="00F96D15">
        <w:rPr>
          <w:rFonts w:cstheme="minorHAnsi"/>
        </w:rPr>
        <w:t>.</w:t>
      </w:r>
      <w:r w:rsidR="003108F3" w:rsidRPr="00F96D15">
        <w:rPr>
          <w:rFonts w:cstheme="minorHAnsi"/>
        </w:rPr>
        <w:t xml:space="preserve"> </w:t>
      </w:r>
      <w:r w:rsidR="008F4625" w:rsidRPr="00F96D15">
        <w:rPr>
          <w:rFonts w:cstheme="minorHAnsi"/>
        </w:rPr>
        <w:t xml:space="preserve">We did not find evidence that this was due to </w:t>
      </w:r>
      <w:r w:rsidR="00FB74C8" w:rsidRPr="00F96D15">
        <w:rPr>
          <w:rFonts w:cstheme="minorHAnsi"/>
        </w:rPr>
        <w:t xml:space="preserve">negative feedback of </w:t>
      </w:r>
      <w:r w:rsidR="008F4625" w:rsidRPr="00F96D15">
        <w:rPr>
          <w:rFonts w:cstheme="minorHAnsi"/>
        </w:rPr>
        <w:t>nutrient-induced loss of beta diversity</w:t>
      </w:r>
      <w:r w:rsidR="00FB74C8" w:rsidRPr="00F96D15">
        <w:rPr>
          <w:rFonts w:cstheme="minorHAnsi"/>
        </w:rPr>
        <w:t xml:space="preserve"> on stability</w:t>
      </w:r>
      <w:r w:rsidR="008F4625" w:rsidRPr="00F96D15">
        <w:rPr>
          <w:rFonts w:cstheme="minorHAnsi"/>
        </w:rPr>
        <w:t xml:space="preserve"> (Fig. S6). </w:t>
      </w:r>
      <w:r w:rsidR="003D2E34" w:rsidRPr="00F96D15">
        <w:t>T</w:t>
      </w:r>
      <w:r w:rsidR="005946B1" w:rsidRPr="00F96D15">
        <w:t xml:space="preserve">he positive relationship between beta diversity and spatial asynchrony, and the negative impact of fertilization </w:t>
      </w:r>
      <w:r w:rsidR="00085FC4" w:rsidRPr="00F96D15">
        <w:t xml:space="preserve">on </w:t>
      </w:r>
      <w:r w:rsidR="005946B1" w:rsidRPr="00F96D15">
        <w:t>that relationship</w:t>
      </w:r>
      <w:r w:rsidR="00866DE5" w:rsidRPr="00F96D15">
        <w:t>,</w:t>
      </w:r>
      <w:r w:rsidR="005946B1" w:rsidRPr="00F96D15">
        <w:t xml:space="preserve"> </w:t>
      </w:r>
      <w:r w:rsidR="00AF6F23" w:rsidRPr="00F96D15">
        <w:t>suggest that</w:t>
      </w:r>
      <w:r w:rsidR="00D2749F" w:rsidRPr="00F96D15">
        <w:t xml:space="preserve"> </w:t>
      </w:r>
      <w:r w:rsidR="00893D1A" w:rsidRPr="00F96D15">
        <w:t xml:space="preserve">high </w:t>
      </w:r>
      <w:r w:rsidR="00AF6F23" w:rsidRPr="00F96D15">
        <w:rPr>
          <w:rFonts w:cstheme="minorHAnsi"/>
        </w:rPr>
        <w:t>microhabitat heterogeneity</w:t>
      </w:r>
      <w:r w:rsidR="00852221" w:rsidRPr="00F96D15">
        <w:t xml:space="preserve"> </w:t>
      </w:r>
      <w:r w:rsidR="00AF6F23" w:rsidRPr="00F96D15">
        <w:t>and variation in species composition among local communities</w:t>
      </w:r>
      <w:r w:rsidR="00893D1A" w:rsidRPr="00F96D15">
        <w:t xml:space="preserve"> </w:t>
      </w:r>
      <w:r w:rsidR="00D2749F" w:rsidRPr="00F96D15">
        <w:t xml:space="preserve">that </w:t>
      </w:r>
      <w:r w:rsidR="00893D1A" w:rsidRPr="00F96D15">
        <w:t xml:space="preserve">buffer </w:t>
      </w:r>
      <w:r w:rsidR="00907E8E" w:rsidRPr="00F96D15">
        <w:t xml:space="preserve">local </w:t>
      </w:r>
      <w:r w:rsidR="00893D1A" w:rsidRPr="00F96D15">
        <w:t xml:space="preserve">community responses to environmental fluctuations </w:t>
      </w:r>
      <w:r w:rsidR="00D2749F" w:rsidRPr="00F96D15">
        <w:t xml:space="preserve">are disrupted </w:t>
      </w:r>
      <w:r w:rsidR="00A636E0" w:rsidRPr="00F96D15">
        <w:t>under nutrient enrichment.</w:t>
      </w:r>
      <w:r w:rsidR="00EE6536" w:rsidRPr="00F96D15">
        <w:rPr>
          <w:rFonts w:cstheme="minorHAnsi"/>
        </w:rPr>
        <w:t xml:space="preserve"> </w:t>
      </w:r>
    </w:p>
    <w:p w14:paraId="33300AA6" w14:textId="1BC5A70C" w:rsidR="00D87E54" w:rsidRPr="00F96D15" w:rsidRDefault="002D6C09" w:rsidP="007B1093">
      <w:r w:rsidRPr="00F96D15">
        <w:t xml:space="preserve">In agreement with previous studies </w:t>
      </w:r>
      <w:r w:rsidR="00F2760A" w:rsidRPr="00F96D15">
        <w:fldChar w:fldCharType="begin">
          <w:fldData xml:space="preserve">PEVuZE5vdGU+PENpdGU+PEF1dGhvcj5XaWxjb3g8L0F1dGhvcj48WWVhcj4yMDE3PC9ZZWFyPjxS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==
</w:fldData>
        </w:fldChar>
      </w:r>
      <w:r w:rsidR="00A62A6F" w:rsidRPr="00F96D15">
        <w:instrText xml:space="preserve"> ADDIN EN.CITE </w:instrText>
      </w:r>
      <w:r w:rsidR="00A62A6F" w:rsidRPr="00F96D15">
        <w:fldChar w:fldCharType="begin">
          <w:fldData xml:space="preserve">PEVuZE5vdGU+PENpdGU+PEF1dGhvcj5XaWxjb3g8L0F1dGhvcj48WWVhcj4yMDE3PC9ZZWFyPjxS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==
</w:fldData>
        </w:fldChar>
      </w:r>
      <w:r w:rsidR="00A62A6F" w:rsidRPr="00F96D15">
        <w:instrText xml:space="preserve"> ADDIN EN.CITE.DATA </w:instrText>
      </w:r>
      <w:r w:rsidR="00A62A6F" w:rsidRPr="00F96D15">
        <w:fldChar w:fldCharType="end"/>
      </w:r>
      <w:r w:rsidR="00F2760A" w:rsidRPr="00F96D15">
        <w:fldChar w:fldCharType="separate"/>
      </w:r>
      <w:r w:rsidR="00A62A6F" w:rsidRPr="00F96D15">
        <w:rPr>
          <w:noProof/>
        </w:rPr>
        <w:t>(Wilcox et al. 2017, Polley and Wilsey 2018, Zhang et al. 2019)</w:t>
      </w:r>
      <w:r w:rsidR="00F2760A" w:rsidRPr="00F96D15">
        <w:fldChar w:fldCharType="end"/>
      </w:r>
      <w:r w:rsidRPr="00F96D15">
        <w:t>, we</w:t>
      </w:r>
      <w:r w:rsidR="00D87E54" w:rsidRPr="00F96D15">
        <w:t xml:space="preserve"> found that alpha stability contributed relatively more to gamma stability compared to spatial asynchrony</w:t>
      </w:r>
      <w:r w:rsidR="00F2760A" w:rsidRPr="00F96D15">
        <w:t xml:space="preserve"> (</w:t>
      </w:r>
      <w:r w:rsidR="00D87E54" w:rsidRPr="00F96D15">
        <w:t xml:space="preserve">Fig. </w:t>
      </w:r>
      <w:r w:rsidR="00F2760A" w:rsidRPr="00F96D15">
        <w:t>3</w:t>
      </w:r>
      <w:r w:rsidR="001F0C38" w:rsidRPr="00F96D15">
        <w:t>a</w:t>
      </w:r>
      <w:r w:rsidRPr="00F96D15">
        <w:t xml:space="preserve">). This suggests </w:t>
      </w:r>
      <w:r w:rsidR="00013A4C" w:rsidRPr="00F96D15">
        <w:t xml:space="preserve">that preserving or restoring </w:t>
      </w:r>
      <w:r w:rsidRPr="00F96D15">
        <w:t xml:space="preserve">local plant diversity </w:t>
      </w:r>
      <w:r w:rsidR="007527D5" w:rsidRPr="00F96D15">
        <w:t xml:space="preserve">and </w:t>
      </w:r>
      <w:r w:rsidR="00866DE5" w:rsidRPr="00F96D15">
        <w:t xml:space="preserve">its </w:t>
      </w:r>
      <w:r w:rsidR="007527D5" w:rsidRPr="00F96D15">
        <w:t xml:space="preserve">associated positive contribution to </w:t>
      </w:r>
      <w:r w:rsidR="00A023FA" w:rsidRPr="00F96D15">
        <w:t xml:space="preserve">species asynchrony and </w:t>
      </w:r>
      <w:r w:rsidR="007527D5" w:rsidRPr="00F96D15">
        <w:t xml:space="preserve">alpha stability </w:t>
      </w:r>
      <w:r w:rsidR="00013A4C" w:rsidRPr="00F96D15">
        <w:t xml:space="preserve">will </w:t>
      </w:r>
      <w:r w:rsidR="00B529EE" w:rsidRPr="00F96D15">
        <w:t>provide stronger insurance aga</w:t>
      </w:r>
      <w:r w:rsidR="00013A4C" w:rsidRPr="00F96D15">
        <w:t xml:space="preserve">inst environmental fluctuations </w:t>
      </w:r>
      <w:r w:rsidR="00901F84" w:rsidRPr="00F96D15">
        <w:t>at larger spatial scale</w:t>
      </w:r>
      <w:r w:rsidR="00D5795B" w:rsidRPr="00F96D15">
        <w:t>s</w:t>
      </w:r>
      <w:r w:rsidR="00901F84" w:rsidRPr="00F96D15">
        <w:t xml:space="preserve"> </w:t>
      </w:r>
      <w:r w:rsidR="00013A4C" w:rsidRPr="00F96D15">
        <w:t xml:space="preserve">than diversifying </w:t>
      </w:r>
      <w:r w:rsidR="00901F84" w:rsidRPr="00F96D15">
        <w:t xml:space="preserve">the landscape. </w:t>
      </w:r>
      <w:commentRangeStart w:id="4"/>
      <w:r w:rsidR="00737EFE" w:rsidRPr="00F96D15">
        <w:t xml:space="preserve">However, </w:t>
      </w:r>
      <w:r w:rsidR="00982110" w:rsidRPr="00F96D15">
        <w:t xml:space="preserve">in these studies, </w:t>
      </w:r>
      <w:r w:rsidR="00974D9C" w:rsidRPr="00F96D15">
        <w:t xml:space="preserve">the relatively small number of communities </w:t>
      </w:r>
      <w:r w:rsidR="00D71857" w:rsidRPr="00F96D15">
        <w:t xml:space="preserve">within </w:t>
      </w:r>
      <w:r w:rsidR="00974D9C" w:rsidRPr="00F96D15">
        <w:t>metacommunities as compared to the usually high number of species within communities</w:t>
      </w:r>
      <w:r w:rsidR="00111521" w:rsidRPr="00F96D15">
        <w:t>,</w:t>
      </w:r>
      <w:r w:rsidR="00974D9C" w:rsidRPr="00F96D15">
        <w:t xml:space="preserve"> </w:t>
      </w:r>
      <w:r w:rsidR="00B0029D" w:rsidRPr="00F96D15">
        <w:t xml:space="preserve">are likely to </w:t>
      </w:r>
      <w:r w:rsidR="00974D9C" w:rsidRPr="00F96D15">
        <w:t xml:space="preserve">diminish the potential for compensatory mechanisms </w:t>
      </w:r>
      <w:r w:rsidR="00F0005F" w:rsidRPr="00F96D15">
        <w:t>among</w:t>
      </w:r>
      <w:r w:rsidR="00974D9C" w:rsidRPr="00F96D15">
        <w:t xml:space="preserve"> </w:t>
      </w:r>
      <w:r w:rsidR="00F0005F" w:rsidRPr="00F96D15">
        <w:t>communities</w:t>
      </w:r>
      <w:r w:rsidR="00974D9C" w:rsidRPr="00F96D15">
        <w:t xml:space="preserve"> </w:t>
      </w:r>
      <w:r w:rsidR="00F0005F" w:rsidRPr="00F96D15">
        <w:t>to contribute to gamma stability as compared to those within communities.</w:t>
      </w:r>
      <w:commentRangeEnd w:id="4"/>
      <w:r w:rsidR="0067050E" w:rsidRPr="00F96D15">
        <w:rPr>
          <w:rStyle w:val="CommentReference"/>
        </w:rPr>
        <w:commentReference w:id="4"/>
      </w:r>
      <w:r w:rsidR="00982110" w:rsidRPr="00F96D15">
        <w:t xml:space="preserve"> </w:t>
      </w:r>
      <w:r w:rsidR="00D669DA" w:rsidRPr="00F96D15">
        <w:t xml:space="preserve">Indeed, </w:t>
      </w:r>
      <w:r w:rsidR="00C05090" w:rsidRPr="00F96D15">
        <w:t>separate SEM</w:t>
      </w:r>
      <w:r w:rsidR="00B0029D" w:rsidRPr="00F96D15">
        <w:t>s</w:t>
      </w:r>
      <w:r w:rsidR="00C05090" w:rsidRPr="00F96D15">
        <w:t xml:space="preserve"> show that the relative </w:t>
      </w:r>
      <w:r w:rsidR="00E036BA" w:rsidRPr="00F96D15">
        <w:t xml:space="preserve">contribution </w:t>
      </w:r>
      <w:r w:rsidR="00C05090" w:rsidRPr="00F96D15">
        <w:t xml:space="preserve">of alpha stability increased </w:t>
      </w:r>
      <w:r w:rsidR="00E036BA" w:rsidRPr="00F96D15">
        <w:t xml:space="preserve">while the relative contribution of spatial asynchrony decreased </w:t>
      </w:r>
      <w:r w:rsidR="00C05090" w:rsidRPr="00F96D15">
        <w:t>with increasing duration of the study</w:t>
      </w:r>
      <w:r w:rsidR="004E6483" w:rsidRPr="00F96D15">
        <w:t xml:space="preserve"> (Fig. S</w:t>
      </w:r>
      <w:r w:rsidR="007504EB" w:rsidRPr="00F96D15">
        <w:t>7</w:t>
      </w:r>
      <w:r w:rsidR="004E6483" w:rsidRPr="00F96D15">
        <w:t>a)</w:t>
      </w:r>
      <w:r w:rsidR="00D669DA" w:rsidRPr="00F96D15">
        <w:t xml:space="preserve">. </w:t>
      </w:r>
      <w:commentRangeStart w:id="5"/>
      <w:commentRangeStart w:id="6"/>
      <w:r w:rsidR="00A023FA" w:rsidRPr="00F96D15">
        <w:t>The lower relative contribution of spatial asynchrony over time</w:t>
      </w:r>
      <w:r w:rsidR="001306B5" w:rsidRPr="00F96D15">
        <w:t xml:space="preserve"> could be due </w:t>
      </w:r>
      <w:r w:rsidR="00E304A3" w:rsidRPr="00F96D15">
        <w:t xml:space="preserve">to </w:t>
      </w:r>
      <w:r w:rsidR="00A023FA" w:rsidRPr="00F96D15">
        <w:t>the fact that a lower</w:t>
      </w:r>
      <w:r w:rsidR="001306B5" w:rsidRPr="00F96D15">
        <w:t xml:space="preserve"> number of metacommunities (sites) </w:t>
      </w:r>
      <w:r w:rsidR="00A023FA" w:rsidRPr="00F96D15">
        <w:t xml:space="preserve">are </w:t>
      </w:r>
      <w:r w:rsidR="001306B5" w:rsidRPr="00F96D15">
        <w:t xml:space="preserve">included in the analyses with increasing duration of the study. </w:t>
      </w:r>
      <w:commentRangeEnd w:id="5"/>
      <w:r w:rsidR="00615CFE" w:rsidRPr="00F96D15">
        <w:rPr>
          <w:rStyle w:val="CommentReference"/>
        </w:rPr>
        <w:commentReference w:id="5"/>
      </w:r>
      <w:commentRangeEnd w:id="6"/>
      <w:r w:rsidR="00615CFE" w:rsidRPr="00F96D15">
        <w:rPr>
          <w:rStyle w:val="CommentReference"/>
        </w:rPr>
        <w:commentReference w:id="6"/>
      </w:r>
      <w:r w:rsidR="00A023FA" w:rsidRPr="00F96D15">
        <w:t>R</w:t>
      </w:r>
      <w:r w:rsidR="001306B5" w:rsidRPr="00F96D15">
        <w:rPr>
          <w:rFonts w:cstheme="minorHAnsi"/>
        </w:rPr>
        <w:t xml:space="preserve">esults of separate SEM analyses </w:t>
      </w:r>
      <w:r w:rsidR="001306B5" w:rsidRPr="00F96D15">
        <w:t>conducted over the longest duration (nine year) and keeping the num</w:t>
      </w:r>
      <w:r w:rsidR="007504EB" w:rsidRPr="00F96D15">
        <w:t>ber of metacommunities equal (23</w:t>
      </w:r>
      <w:r w:rsidR="001306B5" w:rsidRPr="00F96D15">
        <w:t xml:space="preserve">) </w:t>
      </w:r>
      <w:r w:rsidR="00A023FA" w:rsidRPr="00F96D15">
        <w:t xml:space="preserve">for each period of experimental duration </w:t>
      </w:r>
      <w:r w:rsidR="00E304A3" w:rsidRPr="00F96D15">
        <w:t>confirm</w:t>
      </w:r>
      <w:r w:rsidR="000540BE" w:rsidRPr="00F96D15">
        <w:t>ed</w:t>
      </w:r>
      <w:r w:rsidR="00E304A3" w:rsidRPr="00F96D15">
        <w:t xml:space="preserve"> the </w:t>
      </w:r>
      <w:r w:rsidR="000540BE" w:rsidRPr="00F96D15">
        <w:rPr>
          <w:rFonts w:cstheme="minorHAnsi"/>
        </w:rPr>
        <w:t>increasing</w:t>
      </w:r>
      <w:r w:rsidR="00E304A3" w:rsidRPr="00F96D15">
        <w:rPr>
          <w:rFonts w:cstheme="minorHAnsi"/>
        </w:rPr>
        <w:t xml:space="preserve"> contribution of alpha stability </w:t>
      </w:r>
      <w:r w:rsidR="000540BE" w:rsidRPr="00F96D15">
        <w:rPr>
          <w:rFonts w:cstheme="minorHAnsi"/>
        </w:rPr>
        <w:t xml:space="preserve">on gamma stability over time for comparable </w:t>
      </w:r>
      <w:r w:rsidR="00A023FA" w:rsidRPr="00F96D15">
        <w:rPr>
          <w:rFonts w:cstheme="minorHAnsi"/>
        </w:rPr>
        <w:t xml:space="preserve">contribution of spatial asynchrony </w:t>
      </w:r>
      <w:r w:rsidR="001306B5" w:rsidRPr="00F96D15">
        <w:rPr>
          <w:rFonts w:cstheme="minorHAnsi"/>
        </w:rPr>
        <w:t>(Fig. S</w:t>
      </w:r>
      <w:r w:rsidR="00632887" w:rsidRPr="00F96D15">
        <w:rPr>
          <w:rFonts w:cstheme="minorHAnsi"/>
        </w:rPr>
        <w:t>4</w:t>
      </w:r>
      <w:r w:rsidR="004E6483" w:rsidRPr="00F96D15">
        <w:rPr>
          <w:rFonts w:cstheme="minorHAnsi"/>
        </w:rPr>
        <w:t>b</w:t>
      </w:r>
      <w:r w:rsidR="001306B5" w:rsidRPr="00F96D15">
        <w:rPr>
          <w:rFonts w:cstheme="minorHAnsi"/>
        </w:rPr>
        <w:t>)</w:t>
      </w:r>
      <w:r w:rsidR="001306B5" w:rsidRPr="00F96D15">
        <w:t xml:space="preserve">. </w:t>
      </w:r>
      <w:r w:rsidR="00F05075" w:rsidRPr="00F96D15">
        <w:t xml:space="preserve">Additionally, </w:t>
      </w:r>
      <w:r w:rsidR="007B1093" w:rsidRPr="00F96D15">
        <w:t xml:space="preserve">the relative contribution of </w:t>
      </w:r>
      <w:r w:rsidR="00F05075" w:rsidRPr="00F96D15">
        <w:t xml:space="preserve">spatial asynchrony and beta diversity </w:t>
      </w:r>
      <w:r w:rsidR="007B1093" w:rsidRPr="00F96D15">
        <w:t xml:space="preserve">to gamma stability </w:t>
      </w:r>
      <w:r w:rsidR="00F05075" w:rsidRPr="00F96D15">
        <w:t>should increase with spatial heterogeneity</w:t>
      </w:r>
      <w:r w:rsidR="007B1093" w:rsidRPr="00F96D15">
        <w:t xml:space="preserve"> in soil nutrients and environmental conditions which would be best </w:t>
      </w:r>
      <w:r w:rsidR="004C028A" w:rsidRPr="00F96D15">
        <w:t>captured</w:t>
      </w:r>
      <w:r w:rsidR="007B1093" w:rsidRPr="00F96D15">
        <w:t xml:space="preserve"> by studying metacommunities across large</w:t>
      </w:r>
      <w:r w:rsidR="00040DB8" w:rsidRPr="00F96D15">
        <w:t>r</w:t>
      </w:r>
      <w:r w:rsidR="007B1093" w:rsidRPr="00F96D15">
        <w:t xml:space="preserve"> spatial scales</w:t>
      </w:r>
      <w:r w:rsidR="00407B2B" w:rsidRPr="00F96D15">
        <w:t xml:space="preserve"> than </w:t>
      </w:r>
      <w:r w:rsidR="00040DB8" w:rsidRPr="00F96D15">
        <w:t xml:space="preserve">the ones </w:t>
      </w:r>
      <w:r w:rsidR="00407B2B" w:rsidRPr="00F96D15">
        <w:t>considered in these studies</w:t>
      </w:r>
      <w:r w:rsidR="00F05075" w:rsidRPr="00F96D15">
        <w:t xml:space="preserve">. </w:t>
      </w:r>
      <w:r w:rsidR="00982110" w:rsidRPr="00F96D15">
        <w:t xml:space="preserve">Future research </w:t>
      </w:r>
      <w:r w:rsidR="00750356" w:rsidRPr="00F96D15">
        <w:t>could more completely</w:t>
      </w:r>
      <w:r w:rsidR="00D71857" w:rsidRPr="00F96D15">
        <w:t xml:space="preserve"> determine the </w:t>
      </w:r>
      <w:r w:rsidR="00BA147F" w:rsidRPr="00F96D15">
        <w:t xml:space="preserve">relative contribution of alpha stability </w:t>
      </w:r>
      <w:r w:rsidR="00D66B19" w:rsidRPr="00F96D15">
        <w:t xml:space="preserve">and spatial asynchrony </w:t>
      </w:r>
      <w:r w:rsidR="004C028A" w:rsidRPr="00F96D15">
        <w:t>to</w:t>
      </w:r>
      <w:r w:rsidR="00BA147F" w:rsidRPr="00F96D15">
        <w:t xml:space="preserve"> gamma stability </w:t>
      </w:r>
      <w:r w:rsidR="00750356" w:rsidRPr="00F96D15">
        <w:t xml:space="preserve">by </w:t>
      </w:r>
      <w:r w:rsidR="00170AB0" w:rsidRPr="00F96D15">
        <w:t xml:space="preserve">simultaneously </w:t>
      </w:r>
      <w:r w:rsidR="00750356" w:rsidRPr="00F96D15">
        <w:t>varying the number and abundances of species within communities</w:t>
      </w:r>
      <w:r w:rsidR="00C05090" w:rsidRPr="00F96D15">
        <w:t xml:space="preserve">, </w:t>
      </w:r>
      <w:r w:rsidR="00111521" w:rsidRPr="00F96D15">
        <w:t xml:space="preserve">the </w:t>
      </w:r>
      <w:r w:rsidR="00750356" w:rsidRPr="00F96D15">
        <w:t>number of communities within metacommunities</w:t>
      </w:r>
      <w:r w:rsidR="00407B2B" w:rsidRPr="00F96D15">
        <w:t xml:space="preserve">, and </w:t>
      </w:r>
      <w:r w:rsidR="00C05090" w:rsidRPr="00F96D15">
        <w:t xml:space="preserve">the duration </w:t>
      </w:r>
      <w:r w:rsidR="00407B2B" w:rsidRPr="00F96D15">
        <w:t>and spatial extent of the study</w:t>
      </w:r>
      <w:r w:rsidR="00750356" w:rsidRPr="00F96D15">
        <w:t>.</w:t>
      </w:r>
      <w:r w:rsidR="00991093" w:rsidRPr="00F96D15">
        <w:t xml:space="preserve"> </w:t>
      </w:r>
    </w:p>
    <w:p w14:paraId="18F6128B" w14:textId="77B1352E" w:rsidR="000827A9" w:rsidRPr="00F96D15" w:rsidRDefault="001D6F91" w:rsidP="00556508">
      <w:pPr>
        <w:rPr>
          <w:rFonts w:cstheme="minorHAnsi"/>
        </w:rPr>
      </w:pPr>
      <w:r w:rsidRPr="00F96D15">
        <w:t>W</w:t>
      </w:r>
      <w:r w:rsidR="005E24CD" w:rsidRPr="00F96D15">
        <w:t xml:space="preserve">e explored the drivers of temporal stability across spatial scales in </w:t>
      </w:r>
      <w:r w:rsidR="00D76370" w:rsidRPr="00F96D15">
        <w:t xml:space="preserve">unmanipulated </w:t>
      </w:r>
      <w:r w:rsidR="005E24CD" w:rsidRPr="00F96D15">
        <w:t xml:space="preserve">and </w:t>
      </w:r>
      <w:r w:rsidR="00D76370" w:rsidRPr="00F96D15">
        <w:t xml:space="preserve">fertilized </w:t>
      </w:r>
      <w:r w:rsidR="005E24CD" w:rsidRPr="00F96D15">
        <w:t>plant communities</w:t>
      </w:r>
      <w:r w:rsidR="00FF2BCA" w:rsidRPr="00F96D15">
        <w:t xml:space="preserve"> worldwide</w:t>
      </w:r>
      <w:r w:rsidR="005E24CD" w:rsidRPr="00F96D15">
        <w:t xml:space="preserve">. </w:t>
      </w:r>
      <w:r w:rsidRPr="00F96D15">
        <w:t>The r</w:t>
      </w:r>
      <w:r w:rsidR="00D76370" w:rsidRPr="00F96D15">
        <w:t xml:space="preserve">esults of our </w:t>
      </w:r>
      <w:r w:rsidRPr="00F96D15">
        <w:t xml:space="preserve">study </w:t>
      </w:r>
      <w:r w:rsidR="00D76370" w:rsidRPr="00F96D15">
        <w:t>show</w:t>
      </w:r>
      <w:r w:rsidR="005E24CD" w:rsidRPr="00F96D15">
        <w:t xml:space="preserve"> </w:t>
      </w:r>
      <w:r w:rsidR="00D13D1C" w:rsidRPr="00F96D15">
        <w:t xml:space="preserve">that </w:t>
      </w:r>
      <w:r w:rsidR="005E24CD" w:rsidRPr="00F96D15">
        <w:rPr>
          <w:rFonts w:cstheme="minorHAnsi"/>
        </w:rPr>
        <w:t xml:space="preserve">greater </w:t>
      </w:r>
      <w:r w:rsidR="00D13D1C" w:rsidRPr="00F96D15">
        <w:rPr>
          <w:rFonts w:cstheme="minorHAnsi"/>
        </w:rPr>
        <w:t xml:space="preserve">alpha and gamma </w:t>
      </w:r>
      <w:r w:rsidR="005E24CD" w:rsidRPr="00F96D15">
        <w:rPr>
          <w:rFonts w:cstheme="minorHAnsi"/>
        </w:rPr>
        <w:t xml:space="preserve">stability </w:t>
      </w:r>
      <w:r w:rsidR="00D13D1C" w:rsidRPr="00F96D15">
        <w:rPr>
          <w:rFonts w:cstheme="minorHAnsi"/>
        </w:rPr>
        <w:t xml:space="preserve">at </w:t>
      </w:r>
      <w:r w:rsidR="005E24CD" w:rsidRPr="00F96D15">
        <w:rPr>
          <w:rFonts w:cstheme="minorHAnsi"/>
        </w:rPr>
        <w:t xml:space="preserve">higher richness resulted from greater asynchronous dynamics </w:t>
      </w:r>
      <w:r w:rsidR="00BB1125" w:rsidRPr="00F96D15">
        <w:rPr>
          <w:rFonts w:cstheme="minorHAnsi"/>
        </w:rPr>
        <w:t>among</w:t>
      </w:r>
      <w:r w:rsidR="00E20C58" w:rsidRPr="00F96D15">
        <w:rPr>
          <w:rFonts w:cstheme="minorHAnsi"/>
        </w:rPr>
        <w:t xml:space="preserve"> species</w:t>
      </w:r>
      <w:r w:rsidR="00BB1125" w:rsidRPr="00F96D15">
        <w:rPr>
          <w:rFonts w:cstheme="minorHAnsi"/>
        </w:rPr>
        <w:t xml:space="preserve"> </w:t>
      </w:r>
      <w:r w:rsidR="00D13D1C" w:rsidRPr="00F96D15">
        <w:t xml:space="preserve">and </w:t>
      </w:r>
      <w:r w:rsidR="00BB1125" w:rsidRPr="00F96D15">
        <w:t xml:space="preserve">greater </w:t>
      </w:r>
      <w:r w:rsidR="00D13D1C" w:rsidRPr="00F96D15">
        <w:t xml:space="preserve">stability </w:t>
      </w:r>
      <w:r w:rsidR="00BB1125" w:rsidRPr="00F96D15">
        <w:t xml:space="preserve">of </w:t>
      </w:r>
      <w:r w:rsidR="005E24CD" w:rsidRPr="00F96D15">
        <w:rPr>
          <w:rFonts w:cstheme="minorHAnsi"/>
        </w:rPr>
        <w:t>species</w:t>
      </w:r>
      <w:r w:rsidR="005E24CD" w:rsidRPr="00F96D15">
        <w:t xml:space="preserve"> </w:t>
      </w:r>
      <w:r w:rsidR="00507EFF" w:rsidRPr="00F96D15">
        <w:t>in</w:t>
      </w:r>
      <w:r w:rsidR="00D13D1C" w:rsidRPr="00F96D15">
        <w:t xml:space="preserve"> </w:t>
      </w:r>
      <w:r w:rsidR="0001581D" w:rsidRPr="00F96D15">
        <w:t>species</w:t>
      </w:r>
      <w:r w:rsidR="00507EFF" w:rsidRPr="00F96D15">
        <w:t>-rich communities</w:t>
      </w:r>
      <w:r w:rsidRPr="00F96D15">
        <w:t xml:space="preserve">, thus conferring </w:t>
      </w:r>
      <w:r w:rsidR="002D441B" w:rsidRPr="00F96D15">
        <w:t>local</w:t>
      </w:r>
      <w:r w:rsidRPr="00F96D15">
        <w:t xml:space="preserve"> insurance against environmental fluctuations</w:t>
      </w:r>
      <w:r w:rsidR="00D13D1C" w:rsidRPr="00F96D15">
        <w:t>.</w:t>
      </w:r>
      <w:r w:rsidR="009068E1" w:rsidRPr="00F96D15">
        <w:t xml:space="preserve"> </w:t>
      </w:r>
      <w:r w:rsidRPr="00F96D15">
        <w:t>Furthermore, they show</w:t>
      </w:r>
      <w:r w:rsidR="009068E1" w:rsidRPr="00F96D15">
        <w:t xml:space="preserve"> that </w:t>
      </w:r>
      <w:r w:rsidRPr="00F96D15">
        <w:t>greater spatial asynchrony resulted from greater</w:t>
      </w:r>
      <w:r w:rsidR="009068E1" w:rsidRPr="00F96D15">
        <w:t xml:space="preserve"> evenness </w:t>
      </w:r>
      <w:r w:rsidR="004B05F1" w:rsidRPr="00F96D15">
        <w:t xml:space="preserve">within communities </w:t>
      </w:r>
      <w:r w:rsidR="009068E1" w:rsidRPr="00F96D15">
        <w:t xml:space="preserve">and </w:t>
      </w:r>
      <w:r w:rsidR="00AA5DEC" w:rsidRPr="00F96D15">
        <w:t xml:space="preserve">greater </w:t>
      </w:r>
      <w:r w:rsidR="009068E1" w:rsidRPr="00F96D15">
        <w:t xml:space="preserve">beta diversity, thus </w:t>
      </w:r>
      <w:r w:rsidR="00643A4E" w:rsidRPr="00F96D15">
        <w:t>conferring spatial insurance against environmental fluctuations.</w:t>
      </w:r>
      <w:r w:rsidRPr="00F96D15">
        <w:t xml:space="preserve"> </w:t>
      </w:r>
      <w:r w:rsidR="007C624B" w:rsidRPr="00F96D15">
        <w:t>E</w:t>
      </w:r>
      <w:r w:rsidR="004B0BD1" w:rsidRPr="00F96D15">
        <w:t>utrophication reduce</w:t>
      </w:r>
      <w:r w:rsidR="0023713F" w:rsidRPr="00F96D15">
        <w:t>d</w:t>
      </w:r>
      <w:r w:rsidR="004B0BD1" w:rsidRPr="00F96D15">
        <w:t xml:space="preserve"> t</w:t>
      </w:r>
      <w:r w:rsidR="00AA5DEC" w:rsidRPr="00F96D15">
        <w:t>he contribution of diversity on each of the</w:t>
      </w:r>
      <w:r w:rsidR="004B0BD1" w:rsidRPr="00F96D15">
        <w:t xml:space="preserve"> mechanisms</w:t>
      </w:r>
      <w:r w:rsidR="004B0BD1" w:rsidRPr="00F96D15">
        <w:rPr>
          <w:rFonts w:cstheme="minorHAnsi"/>
        </w:rPr>
        <w:t xml:space="preserve"> </w:t>
      </w:r>
      <w:r w:rsidR="00501431" w:rsidRPr="00F96D15">
        <w:rPr>
          <w:rFonts w:cstheme="minorHAnsi"/>
        </w:rPr>
        <w:t xml:space="preserve">promoting stability </w:t>
      </w:r>
      <w:r w:rsidR="004B0BD1" w:rsidRPr="00F96D15">
        <w:rPr>
          <w:rFonts w:cstheme="minorHAnsi"/>
        </w:rPr>
        <w:t>at the local and larger spatial scale</w:t>
      </w:r>
      <w:r w:rsidR="007C624B" w:rsidRPr="00F96D15">
        <w:rPr>
          <w:rFonts w:cstheme="minorHAnsi"/>
        </w:rPr>
        <w:t>,</w:t>
      </w:r>
      <w:r w:rsidR="007D6A7C" w:rsidRPr="00F96D15">
        <w:rPr>
          <w:rFonts w:cstheme="minorHAnsi"/>
        </w:rPr>
        <w:t xml:space="preserve"> thus diminishing the </w:t>
      </w:r>
      <w:r w:rsidR="001C506C" w:rsidRPr="00F96D15">
        <w:rPr>
          <w:rFonts w:cstheme="minorHAnsi"/>
        </w:rPr>
        <w:t>local</w:t>
      </w:r>
      <w:r w:rsidR="007D6A7C" w:rsidRPr="00F96D15">
        <w:rPr>
          <w:rFonts w:cstheme="minorHAnsi"/>
        </w:rPr>
        <w:t xml:space="preserve"> and spatial insurance of biodiversity on stability.</w:t>
      </w:r>
      <w:r w:rsidR="00AA5DEC" w:rsidRPr="00F96D15">
        <w:rPr>
          <w:rFonts w:cstheme="minorHAnsi"/>
        </w:rPr>
        <w:t xml:space="preserve"> Additionally</w:t>
      </w:r>
      <w:r w:rsidR="005660E2" w:rsidRPr="00F96D15">
        <w:rPr>
          <w:rFonts w:cstheme="minorHAnsi"/>
        </w:rPr>
        <w:t xml:space="preserve">, </w:t>
      </w:r>
      <w:r w:rsidR="00132E9A" w:rsidRPr="00F96D15">
        <w:rPr>
          <w:rFonts w:cstheme="minorHAnsi"/>
        </w:rPr>
        <w:t xml:space="preserve">while </w:t>
      </w:r>
      <w:r w:rsidR="00124544" w:rsidRPr="00F96D15">
        <w:t xml:space="preserve">eutrophication reduced species richness, and evenness, </w:t>
      </w:r>
      <w:r w:rsidR="00132E9A" w:rsidRPr="00F96D15">
        <w:t>only</w:t>
      </w:r>
      <w:r w:rsidR="00124544" w:rsidRPr="00F96D15">
        <w:t xml:space="preserve"> </w:t>
      </w:r>
      <w:r w:rsidR="005660E2" w:rsidRPr="00F96D15">
        <w:rPr>
          <w:rFonts w:cstheme="minorHAnsi"/>
        </w:rPr>
        <w:t xml:space="preserve">changes in evenness in response to eutrophication </w:t>
      </w:r>
      <w:r w:rsidR="00623812" w:rsidRPr="00F96D15">
        <w:rPr>
          <w:rFonts w:cstheme="minorHAnsi"/>
        </w:rPr>
        <w:t>resulted in reduced</w:t>
      </w:r>
      <w:r w:rsidR="00124544" w:rsidRPr="00F96D15">
        <w:rPr>
          <w:rFonts w:cstheme="minorHAnsi"/>
        </w:rPr>
        <w:t xml:space="preserve"> species </w:t>
      </w:r>
      <w:r w:rsidR="00AB271C" w:rsidRPr="00F96D15">
        <w:rPr>
          <w:rFonts w:cstheme="minorHAnsi"/>
        </w:rPr>
        <w:t>stability.</w:t>
      </w:r>
      <w:r w:rsidR="006054C0" w:rsidRPr="00F96D15">
        <w:rPr>
          <w:rFonts w:cstheme="minorHAnsi"/>
        </w:rPr>
        <w:t xml:space="preserve"> </w:t>
      </w:r>
      <w:r w:rsidR="00720076" w:rsidRPr="00F96D15">
        <w:rPr>
          <w:rFonts w:cstheme="minorHAnsi"/>
        </w:rPr>
        <w:t xml:space="preserve">Our results demonstrate </w:t>
      </w:r>
      <w:r w:rsidR="004B05F1" w:rsidRPr="00F96D15">
        <w:rPr>
          <w:rFonts w:cstheme="minorHAnsi"/>
        </w:rPr>
        <w:t>that</w:t>
      </w:r>
      <w:r w:rsidR="00132E9A" w:rsidRPr="00F96D15">
        <w:rPr>
          <w:rFonts w:cstheme="minorHAnsi"/>
        </w:rPr>
        <w:t xml:space="preserve"> stability across spatial scales is driven by a combination of direct and indirect effects through changes in diversity and asynchrony. </w:t>
      </w:r>
      <w:r w:rsidR="006054C0" w:rsidRPr="00F96D15">
        <w:rPr>
          <w:rFonts w:cstheme="minorHAnsi"/>
        </w:rPr>
        <w:t>Preserving ecosystem stability across spatial scales therefore requires preserv</w:t>
      </w:r>
      <w:r w:rsidR="007C624B" w:rsidRPr="00F96D15">
        <w:rPr>
          <w:rFonts w:cstheme="minorHAnsi"/>
        </w:rPr>
        <w:t xml:space="preserve">ation and restoration of </w:t>
      </w:r>
      <w:r w:rsidR="006054C0" w:rsidRPr="00F96D15">
        <w:rPr>
          <w:rFonts w:cstheme="minorHAnsi"/>
        </w:rPr>
        <w:t xml:space="preserve">diversity and </w:t>
      </w:r>
      <w:r w:rsidR="007C624B" w:rsidRPr="00F96D15">
        <w:rPr>
          <w:rFonts w:cstheme="minorHAnsi"/>
        </w:rPr>
        <w:t xml:space="preserve">species evenness </w:t>
      </w:r>
      <w:r w:rsidR="000827A9" w:rsidRPr="00F96D15">
        <w:rPr>
          <w:rFonts w:cstheme="minorHAnsi"/>
        </w:rPr>
        <w:t>with</w:t>
      </w:r>
      <w:r w:rsidR="006054C0" w:rsidRPr="00F96D15">
        <w:rPr>
          <w:rFonts w:cstheme="minorHAnsi"/>
        </w:rPr>
        <w:t>in local communities</w:t>
      </w:r>
      <w:r w:rsidR="007C624B" w:rsidRPr="00F96D15">
        <w:rPr>
          <w:rFonts w:cstheme="minorHAnsi"/>
        </w:rPr>
        <w:t>,</w:t>
      </w:r>
      <w:r w:rsidR="006054C0" w:rsidRPr="00F96D15">
        <w:rPr>
          <w:rFonts w:cstheme="minorHAnsi"/>
        </w:rPr>
        <w:t xml:space="preserve"> as well as </w:t>
      </w:r>
      <w:r w:rsidR="007C624B" w:rsidRPr="00F96D15">
        <w:rPr>
          <w:rFonts w:cstheme="minorHAnsi"/>
        </w:rPr>
        <w:t>creation and maintenance of</w:t>
      </w:r>
      <w:r w:rsidR="006054C0" w:rsidRPr="00F96D15">
        <w:rPr>
          <w:rFonts w:cstheme="minorHAnsi"/>
        </w:rPr>
        <w:t xml:space="preserve"> </w:t>
      </w:r>
      <w:r w:rsidR="007C624B" w:rsidRPr="00F96D15">
        <w:rPr>
          <w:rFonts w:cstheme="minorHAnsi"/>
        </w:rPr>
        <w:t xml:space="preserve">the </w:t>
      </w:r>
      <w:r w:rsidR="006054C0" w:rsidRPr="00F96D15">
        <w:rPr>
          <w:rFonts w:cstheme="minorHAnsi"/>
        </w:rPr>
        <w:t xml:space="preserve">habitat or microhabitat heterogeneity that preserves </w:t>
      </w:r>
      <w:r w:rsidR="006054C0" w:rsidRPr="00F96D15">
        <w:t xml:space="preserve">spatial variability </w:t>
      </w:r>
      <w:r w:rsidR="007C624B" w:rsidRPr="00F96D15">
        <w:t xml:space="preserve">across </w:t>
      </w:r>
      <w:r w:rsidR="006054C0" w:rsidRPr="00F96D15">
        <w:t>local communities</w:t>
      </w:r>
      <w:r w:rsidR="000827A9" w:rsidRPr="00F96D15">
        <w:t>.</w:t>
      </w:r>
      <w:r w:rsidR="000827A9" w:rsidRPr="00F96D15">
        <w:rPr>
          <w:rFonts w:cstheme="minorHAnsi"/>
        </w:rPr>
        <w:t xml:space="preserve"> Moreover, </w:t>
      </w:r>
      <w:r w:rsidR="000827A9" w:rsidRPr="00F96D15">
        <w:rPr>
          <w:rFonts w:cstheme="minorHAnsi"/>
        </w:rPr>
        <w:lastRenderedPageBreak/>
        <w:t xml:space="preserve">conservation policies and management procedures that prevent eutrophication need to be developed in order to preserve the insurance </w:t>
      </w:r>
      <w:r w:rsidR="007C624B" w:rsidRPr="00F96D15">
        <w:rPr>
          <w:rFonts w:cstheme="minorHAnsi"/>
        </w:rPr>
        <w:t xml:space="preserve">provided by </w:t>
      </w:r>
      <w:r w:rsidR="000827A9" w:rsidRPr="00F96D15">
        <w:rPr>
          <w:rFonts w:cstheme="minorHAnsi"/>
        </w:rPr>
        <w:t xml:space="preserve">biodiversity on stability across scales against current and future environmental changes. </w:t>
      </w:r>
    </w:p>
    <w:p w14:paraId="37A23CE8" w14:textId="77777777" w:rsidR="00A75BDE" w:rsidRPr="00F96D15" w:rsidRDefault="00A75BDE">
      <w:pPr>
        <w:rPr>
          <w:rFonts w:cstheme="minorHAnsi"/>
        </w:rPr>
      </w:pPr>
    </w:p>
    <w:p w14:paraId="5F0661AC" w14:textId="12DDFF92" w:rsidR="00232801" w:rsidRPr="00F96D15" w:rsidRDefault="00232801">
      <w:pPr>
        <w:rPr>
          <w:rFonts w:cstheme="minorHAnsi"/>
          <w:b/>
        </w:rPr>
      </w:pPr>
      <w:r w:rsidRPr="00F96D15">
        <w:rPr>
          <w:rFonts w:cstheme="minorHAnsi"/>
          <w:b/>
        </w:rPr>
        <w:t>References</w:t>
      </w:r>
    </w:p>
    <w:p w14:paraId="3A16ACFC" w14:textId="77777777" w:rsidR="00772977" w:rsidRPr="00F96D15" w:rsidRDefault="00A75BDE" w:rsidP="00772977">
      <w:pPr>
        <w:pStyle w:val="EndNoteBibliography"/>
        <w:spacing w:after="0"/>
        <w:ind w:left="720" w:hanging="720"/>
      </w:pPr>
      <w:r w:rsidRPr="00F96D15">
        <w:rPr>
          <w:rFonts w:cstheme="minorHAnsi"/>
        </w:rPr>
        <w:fldChar w:fldCharType="begin"/>
      </w:r>
      <w:r w:rsidRPr="00F96D15">
        <w:rPr>
          <w:rFonts w:cstheme="minorHAnsi"/>
        </w:rPr>
        <w:instrText xml:space="preserve"> ADDIN EN.REFLIST </w:instrText>
      </w:r>
      <w:r w:rsidRPr="00F96D15">
        <w:rPr>
          <w:rFonts w:cstheme="minorHAnsi"/>
        </w:rPr>
        <w:fldChar w:fldCharType="separate"/>
      </w:r>
      <w:r w:rsidR="00772977" w:rsidRPr="00F96D15">
        <w:t xml:space="preserve">Bai, Y., X. Han, J. Wu, Z. Chen, and L. Li. 2004. Ecosystem stability and compenatory effects in the inner Mongolia grassland. Nature </w:t>
      </w:r>
      <w:r w:rsidR="00772977" w:rsidRPr="00F96D15">
        <w:rPr>
          <w:b/>
        </w:rPr>
        <w:t>431</w:t>
      </w:r>
      <w:r w:rsidR="00772977" w:rsidRPr="00F96D15">
        <w:t>:181-184.</w:t>
      </w:r>
    </w:p>
    <w:p w14:paraId="7FB7E53D" w14:textId="77777777" w:rsidR="00772977" w:rsidRPr="00F96D15" w:rsidRDefault="00772977" w:rsidP="00772977">
      <w:pPr>
        <w:pStyle w:val="EndNoteBibliography"/>
        <w:spacing w:after="0"/>
        <w:ind w:left="720" w:hanging="720"/>
      </w:pPr>
      <w:r w:rsidRPr="00F96D15">
        <w:t xml:space="preserve">Bezemer, T. M., and W. H. van der Putten. 2007. Ecology - Diversity and stability in plant communities. Nature </w:t>
      </w:r>
      <w:r w:rsidRPr="00F96D15">
        <w:rPr>
          <w:b/>
        </w:rPr>
        <w:t>446</w:t>
      </w:r>
      <w:r w:rsidRPr="00F96D15">
        <w:t>:E6-E7.</w:t>
      </w:r>
    </w:p>
    <w:p w14:paraId="21846773" w14:textId="77777777" w:rsidR="00772977" w:rsidRPr="00F96D15" w:rsidRDefault="00772977" w:rsidP="00772977">
      <w:pPr>
        <w:pStyle w:val="EndNoteBibliography"/>
        <w:spacing w:after="0"/>
        <w:ind w:left="720" w:hanging="720"/>
      </w:pPr>
      <w:r w:rsidRPr="00F96D15">
        <w:t xml:space="preserve">Carpenter, S. R., N. F. Caraco, D. L. Correll, R. W. Howarth, A. N. Sharpley, and V. H. Smith. 1998. Nonpoint pollution of surface waters with phosphorus and nitrogen. Ecological Applications </w:t>
      </w:r>
      <w:r w:rsidRPr="00F96D15">
        <w:rPr>
          <w:b/>
        </w:rPr>
        <w:t>8</w:t>
      </w:r>
      <w:r w:rsidRPr="00F96D15">
        <w:t>:559-568.</w:t>
      </w:r>
    </w:p>
    <w:p w14:paraId="0F00C2E2" w14:textId="77777777" w:rsidR="00772977" w:rsidRPr="00F96D15" w:rsidRDefault="00772977" w:rsidP="00772977">
      <w:pPr>
        <w:pStyle w:val="EndNoteBibliography"/>
        <w:spacing w:after="0"/>
        <w:ind w:left="720" w:hanging="720"/>
      </w:pPr>
      <w:r w:rsidRPr="00F96D15">
        <w:t xml:space="preserve">Doak, D. F., D. Bigger, E. K. Harding, M. A. Marvier, R. E. Omalley, and D. Thomson. 1998. The statistical inevitability of stability-diversity relationships in community ecology. American Naturalist </w:t>
      </w:r>
      <w:r w:rsidRPr="00F96D15">
        <w:rPr>
          <w:b/>
        </w:rPr>
        <w:t>151</w:t>
      </w:r>
      <w:r w:rsidRPr="00F96D15">
        <w:t>:264-276.</w:t>
      </w:r>
    </w:p>
    <w:p w14:paraId="6E664650" w14:textId="77777777" w:rsidR="00772977" w:rsidRPr="00F96D15" w:rsidRDefault="00772977" w:rsidP="00772977">
      <w:pPr>
        <w:pStyle w:val="EndNoteBibliography"/>
        <w:spacing w:after="0"/>
        <w:ind w:left="720" w:hanging="720"/>
      </w:pPr>
      <w:r w:rsidRPr="00F96D15">
        <w:t xml:space="preserve">Erisman, J. W., J. N. Galloway, S. Seitzinger, A. Bleeker, N. B. Dise, A. M. R. Petrescu, A. M. Leach, and W. de Vries. 2013. Consequences of human modification of the global nitrogen cycle. Philosophical Transactions of the Royal Society B-Biological Sciences </w:t>
      </w:r>
      <w:r w:rsidRPr="00F96D15">
        <w:rPr>
          <w:b/>
        </w:rPr>
        <w:t>368</w:t>
      </w:r>
      <w:r w:rsidRPr="00F96D15">
        <w:t>.</w:t>
      </w:r>
    </w:p>
    <w:p w14:paraId="340BCB40" w14:textId="77777777" w:rsidR="00772977" w:rsidRPr="00F96D15" w:rsidRDefault="00772977" w:rsidP="00772977">
      <w:pPr>
        <w:pStyle w:val="EndNoteBibliography"/>
        <w:spacing w:after="0"/>
        <w:ind w:left="720" w:hanging="720"/>
      </w:pPr>
      <w:r w:rsidRPr="00F96D15">
        <w:t xml:space="preserve">Galloway, J. N. 2005. The global nitrogen cycle: Past, present and future. Science in China Series C-Life Sciences </w:t>
      </w:r>
      <w:r w:rsidRPr="00F96D15">
        <w:rPr>
          <w:b/>
        </w:rPr>
        <w:t>48</w:t>
      </w:r>
      <w:r w:rsidRPr="00F96D15">
        <w:t>:669-677.</w:t>
      </w:r>
    </w:p>
    <w:p w14:paraId="3E907F85" w14:textId="77777777" w:rsidR="00772977" w:rsidRPr="00F96D15" w:rsidRDefault="00772977" w:rsidP="00772977">
      <w:pPr>
        <w:pStyle w:val="EndNoteBibliography"/>
        <w:spacing w:after="0"/>
        <w:ind w:left="720" w:hanging="720"/>
      </w:pPr>
      <w:r w:rsidRPr="00F96D15">
        <w:t xml:space="preserve">Galloway, J. N., A. R. Townsend, J. W. Erisman, M. Bekunda, Z. C. Cai, J. R. Freney, L. A. Martinelli, S. P. Seitzinger, and M. A. Sutton. 2008. Transformation of the nitrogen cycle: Recent trends, questions, and potential solutions. Science </w:t>
      </w:r>
      <w:r w:rsidRPr="00F96D15">
        <w:rPr>
          <w:b/>
        </w:rPr>
        <w:t>320</w:t>
      </w:r>
      <w:r w:rsidRPr="00F96D15">
        <w:t>:889-892.</w:t>
      </w:r>
    </w:p>
    <w:p w14:paraId="5E80F621" w14:textId="77777777" w:rsidR="00772977" w:rsidRPr="00F96D15" w:rsidRDefault="00772977" w:rsidP="00772977">
      <w:pPr>
        <w:pStyle w:val="EndNoteBibliography"/>
        <w:spacing w:after="0"/>
        <w:ind w:left="720" w:hanging="720"/>
      </w:pPr>
      <w:r w:rsidRPr="00F96D15">
        <w:t xml:space="preserve">Gonzalez, A., and M. Loreau. 2009. The Causes and Consequences of Compensatory Dynamics in Ecological Communities. Annual Review of Ecology Evolution and Systematics </w:t>
      </w:r>
      <w:r w:rsidRPr="00F96D15">
        <w:rPr>
          <w:b/>
        </w:rPr>
        <w:t>40</w:t>
      </w:r>
      <w:r w:rsidRPr="00F96D15">
        <w:t>:393-414.</w:t>
      </w:r>
    </w:p>
    <w:p w14:paraId="5F8C2849" w14:textId="77777777" w:rsidR="00772977" w:rsidRPr="00F96D15" w:rsidRDefault="00772977" w:rsidP="00772977">
      <w:pPr>
        <w:pStyle w:val="EndNoteBibliography"/>
        <w:spacing w:after="0"/>
        <w:ind w:left="720" w:hanging="720"/>
      </w:pPr>
      <w:r w:rsidRPr="00F96D15">
        <w:t xml:space="preserve">Grace, J. B., D. R. Schoolmaster, G. R. Guntenspergen, A. M. Little, B. R. Mitchell, K. M. Miller, and E. W. Schweiger. 2012. Guidelines for a graph-theoretic implementation of structural equation modeling. Ecosphere </w:t>
      </w:r>
      <w:r w:rsidRPr="00F96D15">
        <w:rPr>
          <w:b/>
        </w:rPr>
        <w:t>3</w:t>
      </w:r>
      <w:r w:rsidRPr="00F96D15">
        <w:t>.</w:t>
      </w:r>
    </w:p>
    <w:p w14:paraId="56FE7DD5" w14:textId="77777777" w:rsidR="00772977" w:rsidRPr="00F96D15" w:rsidRDefault="00772977" w:rsidP="00772977">
      <w:pPr>
        <w:pStyle w:val="EndNoteBibliography"/>
        <w:spacing w:after="0"/>
        <w:ind w:left="720" w:hanging="720"/>
      </w:pPr>
      <w:r w:rsidRPr="00F96D15">
        <w:t xml:space="preserve">Grman, E., J. A. Lau, D. R. Schoolmaster, Jr., and K. L. Gross. 2010. Mechanisms contributing to stability in ecosystem function depend on the environmental context. Ecology Letters </w:t>
      </w:r>
      <w:r w:rsidRPr="00F96D15">
        <w:rPr>
          <w:b/>
        </w:rPr>
        <w:t>13</w:t>
      </w:r>
      <w:r w:rsidRPr="00F96D15">
        <w:t>:1400-1410.</w:t>
      </w:r>
    </w:p>
    <w:p w14:paraId="25054B82" w14:textId="77777777" w:rsidR="00772977" w:rsidRPr="00F96D15" w:rsidRDefault="00772977" w:rsidP="00772977">
      <w:pPr>
        <w:pStyle w:val="EndNoteBibliography"/>
        <w:spacing w:after="0"/>
        <w:ind w:left="720" w:hanging="720"/>
      </w:pPr>
      <w:r w:rsidRPr="00F96D15">
        <w:t xml:space="preserve">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w:t>
      </w:r>
      <w:r w:rsidRPr="00F96D15">
        <w:rPr>
          <w:b/>
        </w:rPr>
        <w:t>31</w:t>
      </w:r>
      <w:r w:rsidRPr="00F96D15">
        <w:t>:1839-1846.</w:t>
      </w:r>
    </w:p>
    <w:p w14:paraId="36EB9873" w14:textId="77777777" w:rsidR="00772977" w:rsidRPr="00F96D15" w:rsidRDefault="00772977" w:rsidP="00772977">
      <w:pPr>
        <w:pStyle w:val="EndNoteBibliography"/>
        <w:spacing w:after="0"/>
        <w:ind w:left="720" w:hanging="720"/>
      </w:pPr>
      <w:r w:rsidRPr="00F96D15">
        <w:t xml:space="preserve">Harpole, W. S., L. L. Sullivan, E. M. Lind, J. Firn, P. B. Adler, E. T. Borer, J. Chase, P. A. Fay, Y. Hautier, H. Hillebrand, A. S. MacDougallm,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w:t>
      </w:r>
      <w:r w:rsidRPr="00F96D15">
        <w:rPr>
          <w:b/>
        </w:rPr>
        <w:t>537</w:t>
      </w:r>
      <w:r w:rsidRPr="00F96D15">
        <w:t>:93-96.</w:t>
      </w:r>
    </w:p>
    <w:p w14:paraId="08BC115D" w14:textId="77777777" w:rsidR="00772977" w:rsidRPr="00F96D15" w:rsidRDefault="00772977" w:rsidP="00772977">
      <w:pPr>
        <w:pStyle w:val="EndNoteBibliography"/>
        <w:spacing w:after="0"/>
        <w:ind w:left="720" w:hanging="720"/>
      </w:pPr>
      <w:r w:rsidRPr="00F96D15">
        <w:t xml:space="preserve">Harpole, W. S., and D. Tilman. 2007. Grassland species loss resulting from reduced niche dimension. Nature </w:t>
      </w:r>
      <w:r w:rsidRPr="00F96D15">
        <w:rPr>
          <w:b/>
        </w:rPr>
        <w:t>446</w:t>
      </w:r>
      <w:r w:rsidRPr="00F96D15">
        <w:t>:791-793.</w:t>
      </w:r>
    </w:p>
    <w:p w14:paraId="5FC1DE66" w14:textId="77777777" w:rsidR="00772977" w:rsidRPr="00F96D15" w:rsidRDefault="00772977" w:rsidP="00772977">
      <w:pPr>
        <w:pStyle w:val="EndNoteBibliography"/>
        <w:spacing w:after="0"/>
        <w:ind w:left="720" w:hanging="720"/>
      </w:pPr>
      <w:r w:rsidRPr="00F96D15">
        <w:t xml:space="preserve">Hautier, Y., E. W. Seabloom, E. T. Borer, P. B. Adler, W. S. Harpole, H. Hillebrand, E. M. Lind, A. S. MacDougall, C. J. Stevens, J. D. Bakker, Y. M. Buckley, C. Chu, S. L. Collins, P. Daleo, E. I. Damschen, K. F. Davies, P. A. Fay, J. Firn, D. S. Gruner, V. L. Jin, J. A. Klein, J. M. H. Knops, K. J. La Pierre, W. Li, R. L. McCulley, B. A. Melbourne, J. L. Moore, L. R. O'Halloran, S. M. Prober, A. </w:t>
      </w:r>
      <w:r w:rsidRPr="00F96D15">
        <w:lastRenderedPageBreak/>
        <w:t xml:space="preserve">C. Risch, M. Sankaran, M. Schuetz, and A. Hector. 2014. Eutrophication weakens stabilizing effects of diversity in natural grasslands. Nature </w:t>
      </w:r>
      <w:r w:rsidRPr="00F96D15">
        <w:rPr>
          <w:b/>
        </w:rPr>
        <w:t>508</w:t>
      </w:r>
      <w:r w:rsidRPr="00F96D15">
        <w:t>:521-525.</w:t>
      </w:r>
    </w:p>
    <w:p w14:paraId="0E8F7DA6" w14:textId="77777777" w:rsidR="00772977" w:rsidRPr="00F96D15" w:rsidRDefault="00772977" w:rsidP="00772977">
      <w:pPr>
        <w:pStyle w:val="EndNoteBibliography"/>
        <w:spacing w:after="0"/>
        <w:ind w:left="720" w:hanging="720"/>
      </w:pPr>
      <w:r w:rsidRPr="00F96D15">
        <w:t xml:space="preserve">Hautier, Y., D. Tilman, F. Isbell, E. W. Seabloom, E. T. Borer, and P. B. Reich. 2015. Anthropogenic environmental changes affect ecosystem stability via biodiversity. Science </w:t>
      </w:r>
      <w:r w:rsidRPr="00F96D15">
        <w:rPr>
          <w:b/>
        </w:rPr>
        <w:t>348</w:t>
      </w:r>
      <w:r w:rsidRPr="00F96D15">
        <w:t>:336-340.</w:t>
      </w:r>
    </w:p>
    <w:p w14:paraId="4129249F" w14:textId="77777777" w:rsidR="00772977" w:rsidRPr="00F96D15" w:rsidRDefault="00772977" w:rsidP="00772977">
      <w:pPr>
        <w:pStyle w:val="EndNoteBibliography"/>
        <w:spacing w:after="0"/>
        <w:ind w:left="720" w:hanging="720"/>
      </w:pPr>
      <w:r w:rsidRPr="00F96D15">
        <w:t xml:space="preserve">Hector, A., Y. Hautier, P. Saner, L. Wacker, R. Bagchi, J. Joshi, M. Scherer-Lorenzen, E. M. Spehn, E. Bazeley-White, M. Weilenmann, M. C. Caldeira, P. G. Dimitrakopoulos, J. A. Finn, K. Huss-Danell, A. Jumpponen, C. P. H. Mulder, C. Palmborg, J. S. Pereira, A. S. D. Siamantziouras, A. C. Terry, A. Y. Troumbis, B. Schmid, and M. Loreau. 2010. General stabilizing effects of plant diversity on grassland productivity through population asynchrony and overyielding. Ecology </w:t>
      </w:r>
      <w:r w:rsidRPr="00F96D15">
        <w:rPr>
          <w:b/>
        </w:rPr>
        <w:t>91</w:t>
      </w:r>
      <w:r w:rsidRPr="00F96D15">
        <w:t>:2213-2220.</w:t>
      </w:r>
    </w:p>
    <w:p w14:paraId="5CDFA8A3" w14:textId="77777777" w:rsidR="00772977" w:rsidRPr="00F96D15" w:rsidRDefault="00772977" w:rsidP="00772977">
      <w:pPr>
        <w:pStyle w:val="EndNoteBibliography"/>
        <w:spacing w:after="0"/>
        <w:ind w:left="720" w:hanging="720"/>
      </w:pPr>
      <w:r w:rsidRPr="00F96D15">
        <w:t xml:space="preserve">Isbell, F., P. B. Reich, D. Tilman, S. E. Hobbie, S. Polasky, and S. Binder. 2013. Nutrient enrichment, biodiversity loss, and consequent declines in ecosystem productivity. Proceedings of the National Academy of Sciences of the United States of America </w:t>
      </w:r>
      <w:r w:rsidRPr="00F96D15">
        <w:rPr>
          <w:b/>
        </w:rPr>
        <w:t>110</w:t>
      </w:r>
      <w:r w:rsidRPr="00F96D15">
        <w:t>:11911-11916.</w:t>
      </w:r>
    </w:p>
    <w:p w14:paraId="679D8604" w14:textId="77777777" w:rsidR="00772977" w:rsidRPr="00F96D15" w:rsidRDefault="00772977" w:rsidP="00772977">
      <w:pPr>
        <w:pStyle w:val="EndNoteBibliography"/>
        <w:spacing w:after="0"/>
        <w:ind w:left="720" w:hanging="720"/>
      </w:pPr>
      <w:r w:rsidRPr="00F96D15">
        <w:t xml:space="preserve">Isbell, F. I., H. W. Polley, and B. J. Wilsey. 2009. Biodiversity, productivity and the temporal stability of productivity: patterns and processes. Ecology Letters </w:t>
      </w:r>
      <w:r w:rsidRPr="00F96D15">
        <w:rPr>
          <w:b/>
        </w:rPr>
        <w:t>12</w:t>
      </w:r>
      <w:r w:rsidRPr="00F96D15">
        <w:t>:443-451.</w:t>
      </w:r>
    </w:p>
    <w:p w14:paraId="1553132B" w14:textId="77777777" w:rsidR="00772977" w:rsidRPr="00F96D15" w:rsidRDefault="00772977" w:rsidP="00772977">
      <w:pPr>
        <w:pStyle w:val="EndNoteBibliography"/>
        <w:spacing w:after="0"/>
        <w:ind w:left="720" w:hanging="720"/>
      </w:pPr>
      <w:r w:rsidRPr="00F96D15">
        <w:t xml:space="preserve">Ives, A. R., K. Gross, and J. L. Klug. 1999. Stability and variability in competitive communities. Science </w:t>
      </w:r>
      <w:r w:rsidRPr="00F96D15">
        <w:rPr>
          <w:b/>
        </w:rPr>
        <w:t>286</w:t>
      </w:r>
      <w:r w:rsidRPr="00F96D15">
        <w:t>:542-544.</w:t>
      </w:r>
    </w:p>
    <w:p w14:paraId="3FB91D6A" w14:textId="77777777" w:rsidR="00772977" w:rsidRPr="00F96D15" w:rsidRDefault="00772977" w:rsidP="00772977">
      <w:pPr>
        <w:pStyle w:val="EndNoteBibliography"/>
        <w:spacing w:after="0"/>
        <w:ind w:left="720" w:hanging="720"/>
        <w:rPr>
          <w:lang w:val="de-DE"/>
        </w:rPr>
      </w:pPr>
      <w:r w:rsidRPr="00F96D15">
        <w:t xml:space="preserve">Kimmel, K., L. Dee, D. Tilman, I. Aubin, G. Boenisch, J. A. Catford, J. Kattge, and F. Isbell. 2019. Chronic fertilization and irrigation gradually and increasingly restructure grassland communities. </w:t>
      </w:r>
      <w:r w:rsidRPr="00F96D15">
        <w:rPr>
          <w:lang w:val="de-DE"/>
        </w:rPr>
        <w:t xml:space="preserve">Ecosphere </w:t>
      </w:r>
      <w:r w:rsidRPr="00F96D15">
        <w:rPr>
          <w:b/>
          <w:lang w:val="de-DE"/>
        </w:rPr>
        <w:t>10</w:t>
      </w:r>
      <w:r w:rsidRPr="00F96D15">
        <w:rPr>
          <w:lang w:val="de-DE"/>
        </w:rPr>
        <w:t>.</w:t>
      </w:r>
    </w:p>
    <w:p w14:paraId="0ADD7F6B" w14:textId="77777777" w:rsidR="00772977" w:rsidRPr="00F96D15" w:rsidRDefault="00772977" w:rsidP="00772977">
      <w:pPr>
        <w:pStyle w:val="EndNoteBibliography"/>
        <w:spacing w:after="0"/>
        <w:ind w:left="720" w:hanging="720"/>
      </w:pPr>
      <w:r w:rsidRPr="00F96D15">
        <w:rPr>
          <w:lang w:val="de-DE"/>
        </w:rPr>
        <w:t xml:space="preserve">Liu, J. S., X. F. Li, Q. H. Ma, X. Zhang, Y. Chen, F. Isbell, and D. L. Wang. 2019. </w:t>
      </w:r>
      <w:r w:rsidRPr="00F96D15">
        <w:t xml:space="preserve">Nitrogen addition reduced ecosystem stability regardless of its impacts on plant diversity. Journal of Ecology </w:t>
      </w:r>
      <w:r w:rsidRPr="00F96D15">
        <w:rPr>
          <w:b/>
        </w:rPr>
        <w:t>107</w:t>
      </w:r>
      <w:r w:rsidRPr="00F96D15">
        <w:t>:2427-2435.</w:t>
      </w:r>
    </w:p>
    <w:p w14:paraId="5743DED7" w14:textId="77777777" w:rsidR="00772977" w:rsidRPr="00F96D15" w:rsidRDefault="00772977" w:rsidP="00772977">
      <w:pPr>
        <w:pStyle w:val="EndNoteBibliography"/>
        <w:spacing w:after="0"/>
        <w:ind w:left="720" w:hanging="720"/>
      </w:pPr>
      <w:r w:rsidRPr="00F96D15">
        <w:t>Loreau, M. 2010. From Populations to Ecosystems: Theoretical Foundations for a New Ecological Synthesis. Princeton University Press.</w:t>
      </w:r>
    </w:p>
    <w:p w14:paraId="25EB06C0" w14:textId="77777777" w:rsidR="00772977" w:rsidRPr="00F96D15" w:rsidRDefault="00772977" w:rsidP="00772977">
      <w:pPr>
        <w:pStyle w:val="EndNoteBibliography"/>
        <w:spacing w:after="0"/>
        <w:ind w:left="720" w:hanging="720"/>
      </w:pPr>
      <w:r w:rsidRPr="00F96D15">
        <w:t xml:space="preserve">Loreau, M., N. Mouquet, and A. Gonzalez. 2003. Biodiversity as spatial insurance in heterogeneous landscapes. Proceedings of the National Academy of Sciences of the United States of America </w:t>
      </w:r>
      <w:r w:rsidRPr="00F96D15">
        <w:rPr>
          <w:b/>
        </w:rPr>
        <w:t>100</w:t>
      </w:r>
      <w:r w:rsidRPr="00F96D15">
        <w:t>:12765-12770.</w:t>
      </w:r>
    </w:p>
    <w:p w14:paraId="41A7B4AC" w14:textId="77777777" w:rsidR="00772977" w:rsidRPr="00F96D15" w:rsidRDefault="00772977" w:rsidP="00772977">
      <w:pPr>
        <w:pStyle w:val="EndNoteBibliography"/>
        <w:spacing w:after="0"/>
        <w:ind w:left="720" w:hanging="720"/>
      </w:pPr>
      <w:r w:rsidRPr="00F96D15">
        <w:t xml:space="preserve">McGranahan, D. A., T. J. Hovick, R. D. Elmore, D. M. Engle, S. D. Fuhlendorf, S. L. Winter, J. R. Miller, and D. M. Debinski. 2016. Temporal variability in aboveground plant biomass decreases as spatial variability increases. Ecology </w:t>
      </w:r>
      <w:r w:rsidRPr="00F96D15">
        <w:rPr>
          <w:b/>
        </w:rPr>
        <w:t>97</w:t>
      </w:r>
      <w:r w:rsidRPr="00F96D15">
        <w:t>:555-560.</w:t>
      </w:r>
    </w:p>
    <w:p w14:paraId="5AE227CD" w14:textId="77777777" w:rsidR="00772977" w:rsidRPr="00F96D15" w:rsidRDefault="00772977" w:rsidP="00772977">
      <w:pPr>
        <w:pStyle w:val="EndNoteBibliography"/>
        <w:spacing w:after="0"/>
        <w:ind w:left="720" w:hanging="720"/>
      </w:pPr>
      <w:r w:rsidRPr="00F96D15">
        <w:t xml:space="preserve">Mikkelson, G. M., B. J. McGill, S. Beaulieu, and P. L. Beukema. 2011. Multiple links between species diversity and temporal stability in bird communities across North America. Evolutionary Ecology Research </w:t>
      </w:r>
      <w:r w:rsidRPr="00F96D15">
        <w:rPr>
          <w:b/>
        </w:rPr>
        <w:t>13</w:t>
      </w:r>
      <w:r w:rsidRPr="00F96D15">
        <w:t>:361-372.</w:t>
      </w:r>
    </w:p>
    <w:p w14:paraId="005B4B2C" w14:textId="77777777" w:rsidR="00772977" w:rsidRPr="00F96D15" w:rsidRDefault="00772977" w:rsidP="00772977">
      <w:pPr>
        <w:pStyle w:val="EndNoteBibliography"/>
        <w:spacing w:after="0"/>
        <w:ind w:left="720" w:hanging="720"/>
      </w:pPr>
      <w:r w:rsidRPr="00F96D15">
        <w:t xml:space="preserve">Polley, H. W., and B. J. Wilsey. 2018. Variability in community productivity-mediating effects of vegetation attributes. Functional Ecology </w:t>
      </w:r>
      <w:r w:rsidRPr="00F96D15">
        <w:rPr>
          <w:b/>
        </w:rPr>
        <w:t>32</w:t>
      </w:r>
      <w:r w:rsidRPr="00F96D15">
        <w:t>:1410-1419.</w:t>
      </w:r>
    </w:p>
    <w:p w14:paraId="10EA4F4B" w14:textId="77777777" w:rsidR="00772977" w:rsidRPr="00F96D15" w:rsidRDefault="00772977" w:rsidP="00772977">
      <w:pPr>
        <w:pStyle w:val="EndNoteBibliography"/>
        <w:spacing w:after="0"/>
        <w:ind w:left="720" w:hanging="720"/>
        <w:rPr>
          <w:lang w:val="nl-NL"/>
        </w:rPr>
      </w:pPr>
      <w:r w:rsidRPr="00F96D15">
        <w:t xml:space="preserve">Polley, H. W., B. J. Wilsey, and J. D. Derner. 2007. Dominant species constrain effects of species diversity on temporal variability in biomass production of tallgrass prairie. </w:t>
      </w:r>
      <w:r w:rsidRPr="00F96D15">
        <w:rPr>
          <w:lang w:val="nl-NL"/>
        </w:rPr>
        <w:t xml:space="preserve">Oikos </w:t>
      </w:r>
      <w:r w:rsidRPr="00F96D15">
        <w:rPr>
          <w:b/>
          <w:lang w:val="nl-NL"/>
        </w:rPr>
        <w:t>116</w:t>
      </w:r>
      <w:r w:rsidRPr="00F96D15">
        <w:rPr>
          <w:lang w:val="nl-NL"/>
        </w:rPr>
        <w:t>:2044-2052.</w:t>
      </w:r>
    </w:p>
    <w:p w14:paraId="6AEC16D8" w14:textId="77777777" w:rsidR="00772977" w:rsidRPr="00F96D15" w:rsidRDefault="00772977" w:rsidP="00772977">
      <w:pPr>
        <w:pStyle w:val="EndNoteBibliography"/>
        <w:spacing w:after="0"/>
        <w:ind w:left="720" w:hanging="720"/>
      </w:pPr>
      <w:r w:rsidRPr="00F96D15">
        <w:rPr>
          <w:lang w:val="nl-NL"/>
        </w:rPr>
        <w:t xml:space="preserve">Soons, M. B., M. M. Hefting, E. Dorland, L. P. M. Lamers, C. Versteeg, and R. Bobbink. </w:t>
      </w:r>
      <w:r w:rsidRPr="00F96D15">
        <w:t xml:space="preserve">2017. Nitrogen effects on plant species richness in herbaceous communities are more widespread and stronger than those of phosphorus. Biological Conservation </w:t>
      </w:r>
      <w:r w:rsidRPr="00F96D15">
        <w:rPr>
          <w:b/>
        </w:rPr>
        <w:t>212</w:t>
      </w:r>
      <w:r w:rsidRPr="00F96D15">
        <w:t>:390-397.</w:t>
      </w:r>
    </w:p>
    <w:p w14:paraId="2C1EFA49" w14:textId="77777777" w:rsidR="00772977" w:rsidRPr="00F96D15" w:rsidRDefault="00772977" w:rsidP="00772977">
      <w:pPr>
        <w:pStyle w:val="EndNoteBibliography"/>
        <w:spacing w:after="0"/>
        <w:ind w:left="720" w:hanging="720"/>
      </w:pPr>
      <w:r w:rsidRPr="00F96D15">
        <w:t xml:space="preserve">Thebault, E., and M. Loreau. 2005. Trophic interactions and the relationship between species diversity and ecosystem stability. American Naturalist </w:t>
      </w:r>
      <w:r w:rsidRPr="00F96D15">
        <w:rPr>
          <w:b/>
        </w:rPr>
        <w:t>166</w:t>
      </w:r>
      <w:r w:rsidRPr="00F96D15">
        <w:t>:E95-E114.</w:t>
      </w:r>
    </w:p>
    <w:p w14:paraId="01690093" w14:textId="77777777" w:rsidR="00772977" w:rsidRPr="00F96D15" w:rsidRDefault="00772977" w:rsidP="00772977">
      <w:pPr>
        <w:pStyle w:val="EndNoteBibliography"/>
        <w:spacing w:after="0"/>
        <w:ind w:left="720" w:hanging="720"/>
      </w:pPr>
      <w:r w:rsidRPr="00F96D15">
        <w:t xml:space="preserve">Thibaut, L. M., and S. R. Connolly. 2013. Understanding diversity-stability relationships: towards a unified model of portfolio effects. Ecology Letters </w:t>
      </w:r>
      <w:r w:rsidRPr="00F96D15">
        <w:rPr>
          <w:b/>
        </w:rPr>
        <w:t>16</w:t>
      </w:r>
      <w:r w:rsidRPr="00F96D15">
        <w:t>:140-150.</w:t>
      </w:r>
    </w:p>
    <w:p w14:paraId="552B499E" w14:textId="77777777" w:rsidR="00772977" w:rsidRPr="00F96D15" w:rsidRDefault="00772977" w:rsidP="00772977">
      <w:pPr>
        <w:pStyle w:val="EndNoteBibliography"/>
        <w:spacing w:after="0"/>
        <w:ind w:left="720" w:hanging="720"/>
      </w:pPr>
      <w:r w:rsidRPr="00F96D15">
        <w:t xml:space="preserve">Tilman, D. 1996. Biodiversity: population versus ecosystem stability. Ecology </w:t>
      </w:r>
      <w:r w:rsidRPr="00F96D15">
        <w:rPr>
          <w:b/>
        </w:rPr>
        <w:t>77</w:t>
      </w:r>
      <w:r w:rsidRPr="00F96D15">
        <w:t>:350-353.</w:t>
      </w:r>
    </w:p>
    <w:p w14:paraId="2D4C3D16" w14:textId="77777777" w:rsidR="00772977" w:rsidRPr="00F96D15" w:rsidRDefault="00772977" w:rsidP="00772977">
      <w:pPr>
        <w:pStyle w:val="EndNoteBibliography"/>
        <w:spacing w:after="0"/>
        <w:ind w:left="720" w:hanging="720"/>
      </w:pPr>
      <w:r w:rsidRPr="00F96D15">
        <w:t xml:space="preserve">Tilman, D. 1999a. The ecological consequences of changes in biodiversity: A search for general principles. Ecology </w:t>
      </w:r>
      <w:r w:rsidRPr="00F96D15">
        <w:rPr>
          <w:b/>
        </w:rPr>
        <w:t>80</w:t>
      </w:r>
      <w:r w:rsidRPr="00F96D15">
        <w:t>:1455-1474.</w:t>
      </w:r>
    </w:p>
    <w:p w14:paraId="27FC104A" w14:textId="77777777" w:rsidR="00772977" w:rsidRPr="00F96D15" w:rsidRDefault="00772977" w:rsidP="00772977">
      <w:pPr>
        <w:pStyle w:val="EndNoteBibliography"/>
        <w:spacing w:after="0"/>
        <w:ind w:left="720" w:hanging="720"/>
      </w:pPr>
      <w:r w:rsidRPr="00F96D15">
        <w:lastRenderedPageBreak/>
        <w:t xml:space="preserve">Tilman, D. 1999b. Global environmental impacts of agricultural expansion: The need for sustainable and efficient practices. Proceedings of the National Academy of Sciences of the United States of America </w:t>
      </w:r>
      <w:r w:rsidRPr="00F96D15">
        <w:rPr>
          <w:b/>
        </w:rPr>
        <w:t>96</w:t>
      </w:r>
      <w:r w:rsidRPr="00F96D15">
        <w:t>:5995-6000.</w:t>
      </w:r>
    </w:p>
    <w:p w14:paraId="699E5422" w14:textId="77777777" w:rsidR="00772977" w:rsidRPr="00F96D15" w:rsidRDefault="00772977" w:rsidP="00772977">
      <w:pPr>
        <w:pStyle w:val="EndNoteBibliography"/>
        <w:spacing w:after="0"/>
        <w:ind w:left="720" w:hanging="720"/>
      </w:pPr>
      <w:r w:rsidRPr="00F96D15">
        <w:t xml:space="preserve">Tilman, D., D'Antonio, Dobson, D. Simberloff, and etal. 2001. Forecasting agriculturally driven global environmental change. Science </w:t>
      </w:r>
      <w:r w:rsidRPr="00F96D15">
        <w:rPr>
          <w:b/>
        </w:rPr>
        <w:t>292</w:t>
      </w:r>
      <w:r w:rsidRPr="00F96D15">
        <w:t>:281-284.</w:t>
      </w:r>
    </w:p>
    <w:p w14:paraId="6A08B619" w14:textId="77777777" w:rsidR="00772977" w:rsidRPr="00F96D15" w:rsidRDefault="00772977" w:rsidP="00772977">
      <w:pPr>
        <w:pStyle w:val="EndNoteBibliography"/>
        <w:spacing w:after="0"/>
        <w:ind w:left="720" w:hanging="720"/>
      </w:pPr>
      <w:r w:rsidRPr="00F96D15">
        <w:t xml:space="preserve">Tilman, D., P. B. Reich, and J. M. H. Knops. 2006. Biodiversity and ecosystem stability in a decade-long grassland experiment. Nature </w:t>
      </w:r>
      <w:r w:rsidRPr="00F96D15">
        <w:rPr>
          <w:b/>
        </w:rPr>
        <w:t>441</w:t>
      </w:r>
      <w:r w:rsidRPr="00F96D15">
        <w:t>:629-632.</w:t>
      </w:r>
    </w:p>
    <w:p w14:paraId="5179E963" w14:textId="77777777" w:rsidR="00772977" w:rsidRPr="00F96D15" w:rsidRDefault="00772977" w:rsidP="00772977">
      <w:pPr>
        <w:pStyle w:val="EndNoteBibliography"/>
        <w:spacing w:after="0"/>
        <w:ind w:left="720" w:hanging="720"/>
        <w:rPr>
          <w:lang w:val="de-DE"/>
        </w:rPr>
      </w:pPr>
      <w:r w:rsidRPr="00F96D15">
        <w:t xml:space="preserve">van Ruijven, J., and F. Berendse. 2007. Contrasting effects of diversity on the temporal stability of plant populations. </w:t>
      </w:r>
      <w:r w:rsidRPr="00F96D15">
        <w:rPr>
          <w:lang w:val="de-DE"/>
        </w:rPr>
        <w:t xml:space="preserve">Oikos </w:t>
      </w:r>
      <w:r w:rsidRPr="00F96D15">
        <w:rPr>
          <w:b/>
          <w:lang w:val="de-DE"/>
        </w:rPr>
        <w:t>116</w:t>
      </w:r>
      <w:r w:rsidRPr="00F96D15">
        <w:rPr>
          <w:lang w:val="de-DE"/>
        </w:rPr>
        <w:t>:1323-1330.</w:t>
      </w:r>
    </w:p>
    <w:p w14:paraId="64CB2826" w14:textId="77777777" w:rsidR="00772977" w:rsidRPr="00F96D15" w:rsidRDefault="00772977" w:rsidP="00772977">
      <w:pPr>
        <w:pStyle w:val="EndNoteBibliography"/>
        <w:spacing w:after="0"/>
        <w:ind w:left="720" w:hanging="720"/>
      </w:pPr>
      <w:r w:rsidRPr="00F96D15">
        <w:rPr>
          <w:lang w:val="de-DE"/>
        </w:rPr>
        <w:t xml:space="preserve">Vitousek, P. M., S. Hattenschwiler, L. Olander, and S. Allison. </w:t>
      </w:r>
      <w:r w:rsidRPr="00F96D15">
        <w:t xml:space="preserve">2002. Nitrogen and nature. Ambio </w:t>
      </w:r>
      <w:r w:rsidRPr="00F96D15">
        <w:rPr>
          <w:b/>
        </w:rPr>
        <w:t>31</w:t>
      </w:r>
      <w:r w:rsidRPr="00F96D15">
        <w:t>:97-101.</w:t>
      </w:r>
    </w:p>
    <w:p w14:paraId="4AE3FC71" w14:textId="77777777" w:rsidR="00772977" w:rsidRPr="00F96D15" w:rsidRDefault="00772977" w:rsidP="00772977">
      <w:pPr>
        <w:pStyle w:val="EndNoteBibliography"/>
        <w:spacing w:after="0"/>
        <w:ind w:left="720" w:hanging="720"/>
      </w:pPr>
      <w:r w:rsidRPr="00F96D15">
        <w:t xml:space="preserve">Wang, S. P., T. Lamy, L. M. Hallett, and M. Loreau. 2019. Stability and synchrony across ecological hierarchies in heterogeneous metacommunities: linking theory to data. Ecography </w:t>
      </w:r>
      <w:r w:rsidRPr="00F96D15">
        <w:rPr>
          <w:b/>
        </w:rPr>
        <w:t>42</w:t>
      </w:r>
      <w:r w:rsidRPr="00F96D15">
        <w:t>:1200-1211.</w:t>
      </w:r>
    </w:p>
    <w:p w14:paraId="05192558" w14:textId="77777777" w:rsidR="00772977" w:rsidRPr="00F96D15" w:rsidRDefault="00772977" w:rsidP="00772977">
      <w:pPr>
        <w:pStyle w:val="EndNoteBibliography"/>
        <w:spacing w:after="0"/>
        <w:ind w:left="720" w:hanging="720"/>
      </w:pPr>
      <w:r w:rsidRPr="00F96D15">
        <w:t xml:space="preserve">Wang, S. P., and M. Loreau. 2014. Ecosystem stability in space: alpha, beta and gamma variability. Ecology Letters </w:t>
      </w:r>
      <w:r w:rsidRPr="00F96D15">
        <w:rPr>
          <w:b/>
        </w:rPr>
        <w:t>17</w:t>
      </w:r>
      <w:r w:rsidRPr="00F96D15">
        <w:t>:891-901.</w:t>
      </w:r>
    </w:p>
    <w:p w14:paraId="280A0454" w14:textId="77777777" w:rsidR="00772977" w:rsidRPr="00F96D15" w:rsidRDefault="00772977" w:rsidP="00772977">
      <w:pPr>
        <w:pStyle w:val="EndNoteBibliography"/>
        <w:spacing w:after="0"/>
        <w:ind w:left="720" w:hanging="720"/>
      </w:pPr>
      <w:r w:rsidRPr="00F96D15">
        <w:t xml:space="preserve">Wang, S. P., and M. Loreau. 2016. Biodiversity and ecosystem stability across scales in metacommunities. Ecology Letters </w:t>
      </w:r>
      <w:r w:rsidRPr="00F96D15">
        <w:rPr>
          <w:b/>
        </w:rPr>
        <w:t>19</w:t>
      </w:r>
      <w:r w:rsidRPr="00F96D15">
        <w:t>:510-518.</w:t>
      </w:r>
    </w:p>
    <w:p w14:paraId="5C61BB35" w14:textId="77777777" w:rsidR="00772977" w:rsidRPr="00F96D15" w:rsidRDefault="00772977" w:rsidP="00772977">
      <w:pPr>
        <w:pStyle w:val="EndNoteBibliography"/>
        <w:spacing w:after="0"/>
        <w:ind w:left="720" w:hanging="720"/>
      </w:pPr>
      <w:r w:rsidRPr="00F96D15">
        <w:t xml:space="preserve">Wilcox, K. R., A. T. Tredennick, S. E. Koerner, E. Grman, L. M. Hallett, M. L. Avolio, K. J. La Pierre, G. R. Houseman, F. Isbell, D. S. Johnson, J. M. Alatalo, A. H. Baldwin, E. W. Bork, E. H. Boughton, W. D. Bowman, A. J. Britton, J. F. Cahill, S. L. Collins, G. Z. Du, A. Eskelinen, L. Gough, A. Jentsch, C. Kern, K. Klanderud, A. K. Knapp, J. Kreyling, Y. Q. Luo, J. R. McLaren, P. Megonigal, V. Onipchenko, J. Prevey, J. N. Price, C. H. Robinson, O. E. Sala, M. D. Smith, N. A. Soudzilovskaia, L. Souza, D. Tilman, S. R. White, Z. W. Xu, L. Yahdjian, Q. Yu, P. F. Zhang, and Y. H. Zhang. 2017. Asynchrony among local communities stabilises ecosystem function of metacommunities. Ecology Letters </w:t>
      </w:r>
      <w:r w:rsidRPr="00F96D15">
        <w:rPr>
          <w:b/>
        </w:rPr>
        <w:t>20</w:t>
      </w:r>
      <w:r w:rsidRPr="00F96D15">
        <w:t>:1534-1545.</w:t>
      </w:r>
    </w:p>
    <w:p w14:paraId="54184DDE" w14:textId="77777777" w:rsidR="00772977" w:rsidRPr="00F96D15" w:rsidRDefault="00772977" w:rsidP="00772977">
      <w:pPr>
        <w:pStyle w:val="EndNoteBibliography"/>
        <w:spacing w:after="0"/>
        <w:ind w:left="720" w:hanging="720"/>
      </w:pPr>
      <w:r w:rsidRPr="00F96D15">
        <w:rPr>
          <w:lang w:val="nl-NL"/>
        </w:rPr>
        <w:t xml:space="preserve">Xu, Z. W., H. Y. Ren, M. H. Li, J. van Ruijven, X. G. Han, S. Q. Wan, H. Li, Q. Yu, Y. Jiang, and L. Jiang. </w:t>
      </w:r>
      <w:r w:rsidRPr="00F96D15">
        <w:t xml:space="preserve">2015. Environmental changes drive the temporal stability of semi-arid natural grasslands through altering species asynchrony. Journal of Ecology </w:t>
      </w:r>
      <w:r w:rsidRPr="00F96D15">
        <w:rPr>
          <w:b/>
        </w:rPr>
        <w:t>103</w:t>
      </w:r>
      <w:r w:rsidRPr="00F96D15">
        <w:t>:1308-1316.</w:t>
      </w:r>
    </w:p>
    <w:p w14:paraId="40589007" w14:textId="77777777" w:rsidR="00772977" w:rsidRPr="00F96D15" w:rsidRDefault="00772977" w:rsidP="00772977">
      <w:pPr>
        <w:pStyle w:val="EndNoteBibliography"/>
        <w:spacing w:after="0"/>
        <w:ind w:left="720" w:hanging="720"/>
      </w:pPr>
      <w:r w:rsidRPr="00F96D15">
        <w:t xml:space="preserve">Yachi, S., and M. Loreau. 1999. Biodiversity and ecosystem productivity in a fluctuating environment: The insurance hypothesis. Proceedings of the National Academy of Sciences of the United States of America </w:t>
      </w:r>
      <w:r w:rsidRPr="00F96D15">
        <w:rPr>
          <w:b/>
        </w:rPr>
        <w:t>96</w:t>
      </w:r>
      <w:r w:rsidRPr="00F96D15">
        <w:t>:1463-1468.</w:t>
      </w:r>
    </w:p>
    <w:p w14:paraId="57309EC1" w14:textId="77777777" w:rsidR="00772977" w:rsidRPr="00F96D15" w:rsidRDefault="00772977" w:rsidP="00772977">
      <w:pPr>
        <w:pStyle w:val="EndNoteBibliography"/>
        <w:spacing w:after="0"/>
        <w:ind w:left="720" w:hanging="720"/>
      </w:pPr>
      <w:r w:rsidRPr="00F96D15">
        <w:t xml:space="preserve">Yang, H. J., L. Jiang, L. H. Li, A. Li, M. Y. Wu, and S. Q. Wan. 2012. Diversity-dependent stability under mowing and nutrient addition: evidence from a 7-year grassland experiment. Ecology Letters </w:t>
      </w:r>
      <w:r w:rsidRPr="00F96D15">
        <w:rPr>
          <w:b/>
        </w:rPr>
        <w:t>15</w:t>
      </w:r>
      <w:r w:rsidRPr="00F96D15">
        <w:t>:619-626.</w:t>
      </w:r>
    </w:p>
    <w:p w14:paraId="11DF802F" w14:textId="77777777" w:rsidR="00772977" w:rsidRPr="00F96D15" w:rsidRDefault="00772977" w:rsidP="00772977">
      <w:pPr>
        <w:pStyle w:val="EndNoteBibliography"/>
        <w:spacing w:after="0"/>
        <w:ind w:left="720" w:hanging="720"/>
      </w:pPr>
      <w:r w:rsidRPr="00F96D15">
        <w:t xml:space="preserve">Zhang, Y. H., J. C. Feng, M. Loreau, N. P. He, X. G. Han, and L. Jiang. 2019. Nitrogen addition does not reduce the role of spatial asynchrony in stabilising grassland communities. Ecology Letters </w:t>
      </w:r>
      <w:r w:rsidRPr="00F96D15">
        <w:rPr>
          <w:b/>
        </w:rPr>
        <w:t>22</w:t>
      </w:r>
      <w:r w:rsidRPr="00F96D15">
        <w:t>:563-571.</w:t>
      </w:r>
    </w:p>
    <w:p w14:paraId="1AE3FF08" w14:textId="77777777" w:rsidR="00772977" w:rsidRPr="00F96D15" w:rsidRDefault="00772977" w:rsidP="00772977">
      <w:pPr>
        <w:pStyle w:val="EndNoteBibliography"/>
        <w:ind w:left="720" w:hanging="720"/>
      </w:pPr>
      <w:r w:rsidRPr="00F96D15">
        <w:t xml:space="preserve">Zhang, Y. H., M. Loreau, X. T. Lu, N. P. He, G. M. Zhang, and X. G. Han. 2016. Nitrogen enrichment weakens ecosystem stability through decreased species asynchrony and population stability in a temperate grassland. Global Change Biology </w:t>
      </w:r>
      <w:r w:rsidRPr="00F96D15">
        <w:rPr>
          <w:b/>
        </w:rPr>
        <w:t>22</w:t>
      </w:r>
      <w:r w:rsidRPr="00F96D15">
        <w:t>:1445-1455.</w:t>
      </w:r>
    </w:p>
    <w:p w14:paraId="6FCACE0E" w14:textId="6C51D84D" w:rsidR="00E03D06" w:rsidRDefault="00A75BDE">
      <w:pPr>
        <w:rPr>
          <w:rFonts w:cstheme="minorHAnsi"/>
        </w:rPr>
      </w:pPr>
      <w:r w:rsidRPr="00F96D15">
        <w:rPr>
          <w:rFonts w:cstheme="minorHAnsi"/>
        </w:rPr>
        <w:fldChar w:fldCharType="end"/>
      </w:r>
      <w:bookmarkStart w:id="7" w:name="_GoBack"/>
      <w:bookmarkEnd w:id="7"/>
    </w:p>
    <w:p w14:paraId="35D3D35C" w14:textId="02DC9473" w:rsidR="00310C26" w:rsidRDefault="00310C26">
      <w:pPr>
        <w:rPr>
          <w:rFonts w:cstheme="minorHAnsi"/>
        </w:rPr>
      </w:pPr>
      <w:r>
        <w:rPr>
          <w:rFonts w:cstheme="minorHAnsi"/>
        </w:rPr>
        <w:br w:type="page"/>
      </w:r>
    </w:p>
    <w:sectPr w:rsidR="00310C26" w:rsidSect="00F42124">
      <w:footerReference w:type="default" r:id="rId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Yann Hautier" w:date="2020-03-13T10:18:00Z" w:initials="YH">
    <w:p w14:paraId="13C32B3D" w14:textId="3EAC2C5D" w:rsidR="00866DE5" w:rsidRDefault="00866DE5">
      <w:pPr>
        <w:pStyle w:val="CommentText"/>
      </w:pPr>
      <w:r>
        <w:rPr>
          <w:rStyle w:val="CommentReference"/>
        </w:rPr>
        <w:annotationRef/>
      </w:r>
      <w:r>
        <w:t>This part is very important as some reviewers could criticize the meta-community concept in our study. Any suggestions on making this point stronger is more than welcome.</w:t>
      </w:r>
    </w:p>
  </w:comment>
  <w:comment w:id="1" w:author="Yann Hautier" w:date="2020-02-17T14:11:00Z" w:initials="YH">
    <w:p w14:paraId="7A8F73AD" w14:textId="77777777" w:rsidR="00866DE5" w:rsidRDefault="00866DE5" w:rsidP="000577D6">
      <w:pPr>
        <w:pStyle w:val="CommentText"/>
      </w:pPr>
      <w:r>
        <w:rPr>
          <w:rStyle w:val="CommentReference"/>
        </w:rPr>
        <w:annotationRef/>
      </w:r>
      <w:r>
        <w:rPr>
          <w:rStyle w:val="CommentReference"/>
        </w:rPr>
        <w:annotationRef/>
      </w:r>
      <w:r>
        <w:t>Is there any other observational evidence on the relationship between evenness and stability? So rare or unique?</w:t>
      </w:r>
    </w:p>
  </w:comment>
  <w:comment w:id="2" w:author="Yann Hautier" w:date="2020-02-21T11:48:00Z" w:initials="YH">
    <w:p w14:paraId="6C55A211" w14:textId="77777777" w:rsidR="00866DE5" w:rsidRDefault="00866DE5" w:rsidP="000577D6">
      <w:pPr>
        <w:pStyle w:val="CommentText"/>
      </w:pPr>
      <w:r>
        <w:rPr>
          <w:rStyle w:val="CommentReference"/>
        </w:rPr>
        <w:annotationRef/>
      </w:r>
      <w:r>
        <w:t>Shaopeng said:</w:t>
      </w:r>
    </w:p>
    <w:p w14:paraId="2C374782" w14:textId="77777777" w:rsidR="00866DE5" w:rsidRDefault="00866DE5" w:rsidP="000577D6">
      <w:pPr>
        <w:pStyle w:val="CommentText"/>
        <w:rPr>
          <w:lang w:eastAsia="zh-CN"/>
        </w:rPr>
      </w:pPr>
      <w:r>
        <w:rPr>
          <w:lang w:eastAsia="zh-CN"/>
        </w:rPr>
        <w:t>But see Kirwan et al. (2007)</w:t>
      </w:r>
    </w:p>
    <w:p w14:paraId="5FBF1E44" w14:textId="77777777" w:rsidR="00866DE5" w:rsidRDefault="00866DE5" w:rsidP="000577D6">
      <w:pPr>
        <w:pStyle w:val="CommentText"/>
        <w:rPr>
          <w:lang w:eastAsia="zh-CN"/>
        </w:rPr>
      </w:pPr>
    </w:p>
    <w:p w14:paraId="70D19F10" w14:textId="34523911" w:rsidR="00866DE5" w:rsidRDefault="00866DE5" w:rsidP="000577D6">
      <w:pPr>
        <w:pStyle w:val="CommentText"/>
        <w:rPr>
          <w:lang w:eastAsia="zh-CN"/>
        </w:rPr>
      </w:pPr>
      <w:r>
        <w:rPr>
          <w:rFonts w:ascii="Arial" w:hAnsi="Arial" w:cs="Arial"/>
          <w:color w:val="222222"/>
          <w:shd w:val="clear" w:color="auto" w:fill="FFFFFF"/>
        </w:rPr>
        <w:t xml:space="preserve">Kirwan, L., Lüscher, A., Sebastià, M. T., Finn, J. A., Collins, R. P., Porqueddu, C., ... &amp; Dalmannsdóttir, S. (2007). Evenness drives consistent diversity effects in intensive grassland systems across 28 European sites. </w:t>
      </w:r>
      <w:r>
        <w:rPr>
          <w:rFonts w:ascii="Arial" w:hAnsi="Arial" w:cs="Arial"/>
          <w:i/>
          <w:iCs/>
          <w:color w:val="222222"/>
        </w:rPr>
        <w:t>Journal of Ecology</w:t>
      </w:r>
      <w:r>
        <w:rPr>
          <w:rFonts w:ascii="Arial" w:hAnsi="Arial" w:cs="Arial"/>
          <w:color w:val="222222"/>
          <w:shd w:val="clear" w:color="auto" w:fill="FFFFFF"/>
        </w:rPr>
        <w:t xml:space="preserve">, </w:t>
      </w:r>
      <w:r>
        <w:rPr>
          <w:rFonts w:ascii="Arial" w:hAnsi="Arial" w:cs="Arial"/>
          <w:i/>
          <w:iCs/>
          <w:color w:val="222222"/>
        </w:rPr>
        <w:t>95</w:t>
      </w:r>
      <w:r>
        <w:rPr>
          <w:rFonts w:ascii="Arial" w:hAnsi="Arial" w:cs="Arial"/>
          <w:color w:val="222222"/>
          <w:shd w:val="clear" w:color="auto" w:fill="FFFFFF"/>
        </w:rPr>
        <w:t>(3), 530-539.</w:t>
      </w:r>
    </w:p>
  </w:comment>
  <w:comment w:id="3" w:author="Yann Hautier" w:date="2020-02-21T11:48:00Z" w:initials="YH">
    <w:p w14:paraId="34D022B9" w14:textId="77777777" w:rsidR="00866DE5" w:rsidRDefault="00866DE5" w:rsidP="000577D6">
      <w:pPr>
        <w:pStyle w:val="CommentText"/>
      </w:pPr>
      <w:r>
        <w:rPr>
          <w:rStyle w:val="CommentReference"/>
        </w:rPr>
        <w:annotationRef/>
      </w:r>
      <w:r>
        <w:t>I am not sure to agree with this reference as they looked at biomass production, not stability.</w:t>
      </w:r>
    </w:p>
  </w:comment>
  <w:comment w:id="4" w:author="Yann Hautier" w:date="2020-02-05T10:42:00Z" w:initials="YH">
    <w:p w14:paraId="1ADF767E" w14:textId="73048826" w:rsidR="00866DE5" w:rsidRDefault="00866DE5">
      <w:pPr>
        <w:pStyle w:val="CommentText"/>
      </w:pPr>
      <w:r>
        <w:rPr>
          <w:rStyle w:val="CommentReference"/>
        </w:rPr>
        <w:annotationRef/>
      </w:r>
      <w:r>
        <w:t>Not sure this is the best way to explain it.</w:t>
      </w:r>
    </w:p>
  </w:comment>
  <w:comment w:id="5" w:author="Yann Hautier" w:date="2020-02-21T12:22:00Z" w:initials="YH">
    <w:p w14:paraId="1A05D5A6" w14:textId="18EC958B" w:rsidR="00866DE5" w:rsidRDefault="00866DE5">
      <w:pPr>
        <w:pStyle w:val="CommentText"/>
      </w:pPr>
      <w:r>
        <w:rPr>
          <w:rStyle w:val="CommentReference"/>
        </w:rPr>
        <w:annotationRef/>
      </w:r>
      <w:r>
        <w:t>Shaopeng said:</w:t>
      </w:r>
    </w:p>
    <w:p w14:paraId="41E34C45" w14:textId="1CC3517F" w:rsidR="00866DE5" w:rsidRDefault="00866DE5">
      <w:pPr>
        <w:pStyle w:val="CommentText"/>
        <w:rPr>
          <w:lang w:eastAsia="zh-CN"/>
        </w:rPr>
      </w:pPr>
      <w:r>
        <w:rPr>
          <w:rFonts w:hint="eastAsia"/>
          <w:lang w:eastAsia="zh-CN"/>
        </w:rPr>
        <w:t>I</w:t>
      </w:r>
      <w:r>
        <w:rPr>
          <w:lang w:eastAsia="zh-CN"/>
        </w:rPr>
        <w:t xml:space="preserve"> don’t understand this explanation.</w:t>
      </w:r>
    </w:p>
  </w:comment>
  <w:comment w:id="6" w:author="Yann Hautier" w:date="2020-02-21T12:23:00Z" w:initials="YH">
    <w:p w14:paraId="79986738" w14:textId="77777777" w:rsidR="00866DE5" w:rsidRDefault="00866DE5">
      <w:pPr>
        <w:pStyle w:val="CommentText"/>
      </w:pPr>
      <w:r>
        <w:rPr>
          <w:rStyle w:val="CommentReference"/>
        </w:rPr>
        <w:annotationRef/>
      </w:r>
      <w:r>
        <w:t xml:space="preserve">Not sure how best to explain this. </w:t>
      </w:r>
    </w:p>
    <w:p w14:paraId="5510D41C" w14:textId="37E2FBF0" w:rsidR="00866DE5" w:rsidRDefault="00866DE5">
      <w:pPr>
        <w:pStyle w:val="CommentText"/>
      </w:pPr>
      <w:r>
        <w:t>My rationale is:</w:t>
      </w:r>
    </w:p>
    <w:p w14:paraId="3B7441D2" w14:textId="77777777" w:rsidR="00866DE5" w:rsidRDefault="00866DE5">
      <w:pPr>
        <w:pStyle w:val="CommentText"/>
      </w:pPr>
      <w:r>
        <w:t xml:space="preserve">For an equal amount of metacommunities, higher duration means higher species asynchrony, and thus higher relative contribution of alpha stability compared to spatial asynchrony.  </w:t>
      </w:r>
    </w:p>
    <w:p w14:paraId="0B9025D0" w14:textId="77777777" w:rsidR="00866DE5" w:rsidRDefault="00866DE5">
      <w:pPr>
        <w:pStyle w:val="CommentText"/>
      </w:pPr>
      <w:r>
        <w:t>For an equal duration, higher number of metacommunities (sites) means higher spatial asynchrony and thus higher relative contribution of spatial asynchrony as compared to alpha stability.</w:t>
      </w:r>
    </w:p>
    <w:p w14:paraId="4BD528B4" w14:textId="20FE2875" w:rsidR="00866DE5" w:rsidRDefault="00866DE5">
      <w:pPr>
        <w:pStyle w:val="CommentText"/>
      </w:pPr>
      <w:r>
        <w:t>In the NutNet increasing the duration is linked to decreasing the number of sites (metacommunities). So the lower relative contribution of spatial asynchrony with increasing duration could be due to 1) losing sites and thus losing spatial asynchrony or 2) increasing duration and thus increasing species asynchrony. The original analyses are done with a different number of sites per experimental years, from 48 sites with 4 years to 23 sites with 9 years. So I ran an analysis keeping the number of sites equal with the maximum of years (23 sites for each duration between 4 to 9 years) and assessing whether the relative contribution of spatial asynchrony and alpha stability changes. Spatial asynchrony does not, but alpha stability does. For me this indicates that indeed losing relative contribution of spatial asynchrony with duration is due both increasing duration and to losing sit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C32B3D" w15:done="0"/>
  <w15:commentEx w15:paraId="7A8F73AD" w15:done="0"/>
  <w15:commentEx w15:paraId="70D19F10" w15:paraIdParent="7A8F73AD" w15:done="0"/>
  <w15:commentEx w15:paraId="34D022B9" w15:paraIdParent="7A8F73AD" w15:done="0"/>
  <w15:commentEx w15:paraId="1ADF767E" w15:done="0"/>
  <w15:commentEx w15:paraId="41E34C45" w15:done="0"/>
  <w15:commentEx w15:paraId="4BD528B4" w15:paraIdParent="41E34C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2F78B8" w16cid:durableId="222870A6"/>
  <w16cid:commentId w16cid:paraId="5F5996D4" w16cid:durableId="2228711A"/>
  <w16cid:commentId w16cid:paraId="202326BF" w16cid:durableId="22287728"/>
  <w16cid:commentId w16cid:paraId="423DD48C" w16cid:durableId="222878FA"/>
  <w16cid:commentId w16cid:paraId="5C911A93" w16cid:durableId="22287B47"/>
  <w16cid:commentId w16cid:paraId="13C32B3D" w16cid:durableId="22277371"/>
  <w16cid:commentId w16cid:paraId="7B66B153" w16cid:durableId="22287C26"/>
  <w16cid:commentId w16cid:paraId="4E0D40B8" w16cid:durableId="222880DF"/>
  <w16cid:commentId w16cid:paraId="104E4172" w16cid:durableId="2228823C"/>
  <w16cid:commentId w16cid:paraId="7A8F73AD" w16cid:durableId="22277372"/>
  <w16cid:commentId w16cid:paraId="70D19F10" w16cid:durableId="22277373"/>
  <w16cid:commentId w16cid:paraId="34D022B9" w16cid:durableId="22277374"/>
  <w16cid:commentId w16cid:paraId="6241142C" w16cid:durableId="2228833D"/>
  <w16cid:commentId w16cid:paraId="1ADF767E" w16cid:durableId="22277375"/>
  <w16cid:commentId w16cid:paraId="52896C5D" w16cid:durableId="222884BC"/>
  <w16cid:commentId w16cid:paraId="41E34C45" w16cid:durableId="22277376"/>
  <w16cid:commentId w16cid:paraId="4BD528B4" w16cid:durableId="22277377"/>
  <w16cid:commentId w16cid:paraId="43D7C5AE" w16cid:durableId="2228853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05D0F7" w14:textId="77777777" w:rsidR="00086E82" w:rsidRDefault="00086E82" w:rsidP="00CF646F">
      <w:pPr>
        <w:spacing w:after="0" w:line="240" w:lineRule="auto"/>
      </w:pPr>
      <w:r>
        <w:separator/>
      </w:r>
    </w:p>
  </w:endnote>
  <w:endnote w:type="continuationSeparator" w:id="0">
    <w:p w14:paraId="44F16BE6" w14:textId="77777777" w:rsidR="00086E82" w:rsidRDefault="00086E82" w:rsidP="00CF64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8987097"/>
      <w:docPartObj>
        <w:docPartGallery w:val="Page Numbers (Bottom of Page)"/>
        <w:docPartUnique/>
      </w:docPartObj>
    </w:sdtPr>
    <w:sdtEndPr>
      <w:rPr>
        <w:noProof/>
      </w:rPr>
    </w:sdtEndPr>
    <w:sdtContent>
      <w:p w14:paraId="2E3AF41A" w14:textId="46C1A98F" w:rsidR="00866DE5" w:rsidRDefault="00866DE5">
        <w:pPr>
          <w:pStyle w:val="Footer"/>
          <w:jc w:val="center"/>
        </w:pPr>
        <w:r>
          <w:fldChar w:fldCharType="begin"/>
        </w:r>
        <w:r>
          <w:instrText xml:space="preserve"> PAGE   \* MERGEFORMAT </w:instrText>
        </w:r>
        <w:r>
          <w:fldChar w:fldCharType="separate"/>
        </w:r>
        <w:r w:rsidR="00F96D15">
          <w:rPr>
            <w:noProof/>
          </w:rPr>
          <w:t>9</w:t>
        </w:r>
        <w:r>
          <w:rPr>
            <w:noProof/>
          </w:rPr>
          <w:fldChar w:fldCharType="end"/>
        </w:r>
      </w:p>
    </w:sdtContent>
  </w:sdt>
  <w:p w14:paraId="4F4AADA6" w14:textId="77777777" w:rsidR="00866DE5" w:rsidRDefault="00866D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57BDDC" w14:textId="77777777" w:rsidR="00086E82" w:rsidRDefault="00086E82" w:rsidP="00CF646F">
      <w:pPr>
        <w:spacing w:after="0" w:line="240" w:lineRule="auto"/>
      </w:pPr>
      <w:r>
        <w:separator/>
      </w:r>
    </w:p>
  </w:footnote>
  <w:footnote w:type="continuationSeparator" w:id="0">
    <w:p w14:paraId="3B54F914" w14:textId="77777777" w:rsidR="00086E82" w:rsidRDefault="00086E82" w:rsidP="00CF646F">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ann Hautier">
    <w15:presenceInfo w15:providerId="Windows Live" w15:userId="d68e30d75b57fe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2"/>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vpte2f1xspaeevdf1vzrff9rrxzadw0vae&quot;&gt;General.Yann-Saved&lt;record-ids&gt;&lt;item&gt;196&lt;/item&gt;&lt;item&gt;638&lt;/item&gt;&lt;item&gt;1489&lt;/item&gt;&lt;item&gt;1978&lt;/item&gt;&lt;item&gt;2072&lt;/item&gt;&lt;item&gt;2515&lt;/item&gt;&lt;item&gt;2600&lt;/item&gt;&lt;item&gt;2643&lt;/item&gt;&lt;item&gt;2665&lt;/item&gt;&lt;item&gt;2685&lt;/item&gt;&lt;item&gt;2686&lt;/item&gt;&lt;item&gt;2687&lt;/item&gt;&lt;item&gt;2704&lt;/item&gt;&lt;item&gt;2713&lt;/item&gt;&lt;item&gt;2721&lt;/item&gt;&lt;item&gt;2729&lt;/item&gt;&lt;item&gt;2775&lt;/item&gt;&lt;item&gt;2780&lt;/item&gt;&lt;item&gt;2798&lt;/item&gt;&lt;item&gt;2819&lt;/item&gt;&lt;item&gt;2844&lt;/item&gt;&lt;item&gt;2864&lt;/item&gt;&lt;item&gt;2868&lt;/item&gt;&lt;item&gt;2879&lt;/item&gt;&lt;item&gt;2887&lt;/item&gt;&lt;item&gt;2888&lt;/item&gt;&lt;item&gt;3101&lt;/item&gt;&lt;item&gt;3117&lt;/item&gt;&lt;item&gt;3469&lt;/item&gt;&lt;item&gt;3617&lt;/item&gt;&lt;item&gt;3618&lt;/item&gt;&lt;item&gt;3619&lt;/item&gt;&lt;item&gt;3652&lt;/item&gt;&lt;item&gt;3653&lt;/item&gt;&lt;item&gt;3654&lt;/item&gt;&lt;item&gt;3655&lt;/item&gt;&lt;item&gt;3656&lt;/item&gt;&lt;item&gt;3659&lt;/item&gt;&lt;item&gt;3661&lt;/item&gt;&lt;item&gt;3662&lt;/item&gt;&lt;item&gt;3663&lt;/item&gt;&lt;item&gt;3664&lt;/item&gt;&lt;item&gt;3666&lt;/item&gt;&lt;item&gt;3668&lt;/item&gt;&lt;item&gt;3669&lt;/item&gt;&lt;item&gt;3670&lt;/item&gt;&lt;/record-ids&gt;&lt;/item&gt;&lt;/Libraries&gt;"/>
  </w:docVars>
  <w:rsids>
    <w:rsidRoot w:val="00F3322D"/>
    <w:rsid w:val="000016E4"/>
    <w:rsid w:val="00001D3B"/>
    <w:rsid w:val="00004B48"/>
    <w:rsid w:val="000075BE"/>
    <w:rsid w:val="00010963"/>
    <w:rsid w:val="00010A4D"/>
    <w:rsid w:val="00012896"/>
    <w:rsid w:val="00012D18"/>
    <w:rsid w:val="00013A4C"/>
    <w:rsid w:val="00013B54"/>
    <w:rsid w:val="000153D4"/>
    <w:rsid w:val="0001581D"/>
    <w:rsid w:val="00015840"/>
    <w:rsid w:val="00015CA0"/>
    <w:rsid w:val="00017FAB"/>
    <w:rsid w:val="0002030B"/>
    <w:rsid w:val="0002188D"/>
    <w:rsid w:val="0002703B"/>
    <w:rsid w:val="0002796D"/>
    <w:rsid w:val="00027F76"/>
    <w:rsid w:val="0003140A"/>
    <w:rsid w:val="00032889"/>
    <w:rsid w:val="000328C5"/>
    <w:rsid w:val="00033479"/>
    <w:rsid w:val="000339E4"/>
    <w:rsid w:val="0003560B"/>
    <w:rsid w:val="00035CFE"/>
    <w:rsid w:val="0003670F"/>
    <w:rsid w:val="00040C69"/>
    <w:rsid w:val="00040DB8"/>
    <w:rsid w:val="00041831"/>
    <w:rsid w:val="0004273C"/>
    <w:rsid w:val="000430C8"/>
    <w:rsid w:val="000446D1"/>
    <w:rsid w:val="00044963"/>
    <w:rsid w:val="0004542A"/>
    <w:rsid w:val="00045D46"/>
    <w:rsid w:val="000465B8"/>
    <w:rsid w:val="00047007"/>
    <w:rsid w:val="000521E4"/>
    <w:rsid w:val="000540BE"/>
    <w:rsid w:val="0005482D"/>
    <w:rsid w:val="000577D6"/>
    <w:rsid w:val="00057959"/>
    <w:rsid w:val="00060262"/>
    <w:rsid w:val="000642A8"/>
    <w:rsid w:val="000652B4"/>
    <w:rsid w:val="00065392"/>
    <w:rsid w:val="000653F5"/>
    <w:rsid w:val="00070922"/>
    <w:rsid w:val="000721FC"/>
    <w:rsid w:val="000733FD"/>
    <w:rsid w:val="000746F5"/>
    <w:rsid w:val="000749EF"/>
    <w:rsid w:val="000764C6"/>
    <w:rsid w:val="00076640"/>
    <w:rsid w:val="000766BC"/>
    <w:rsid w:val="000769F1"/>
    <w:rsid w:val="00081E05"/>
    <w:rsid w:val="000827A9"/>
    <w:rsid w:val="00085907"/>
    <w:rsid w:val="00085FC4"/>
    <w:rsid w:val="0008668C"/>
    <w:rsid w:val="00086E82"/>
    <w:rsid w:val="00087275"/>
    <w:rsid w:val="0009165B"/>
    <w:rsid w:val="00095F76"/>
    <w:rsid w:val="00096473"/>
    <w:rsid w:val="0009653A"/>
    <w:rsid w:val="00096ED2"/>
    <w:rsid w:val="00097583"/>
    <w:rsid w:val="000A2AE4"/>
    <w:rsid w:val="000A5913"/>
    <w:rsid w:val="000A6791"/>
    <w:rsid w:val="000B03D2"/>
    <w:rsid w:val="000B0A51"/>
    <w:rsid w:val="000B2427"/>
    <w:rsid w:val="000B264B"/>
    <w:rsid w:val="000B39E7"/>
    <w:rsid w:val="000B4293"/>
    <w:rsid w:val="000B6CB4"/>
    <w:rsid w:val="000B6EA1"/>
    <w:rsid w:val="000B6EE0"/>
    <w:rsid w:val="000B7C82"/>
    <w:rsid w:val="000C0B56"/>
    <w:rsid w:val="000C0F6A"/>
    <w:rsid w:val="000C1383"/>
    <w:rsid w:val="000C3A9F"/>
    <w:rsid w:val="000C4227"/>
    <w:rsid w:val="000C49E4"/>
    <w:rsid w:val="000C4E10"/>
    <w:rsid w:val="000C58A7"/>
    <w:rsid w:val="000C5C8B"/>
    <w:rsid w:val="000C6B4D"/>
    <w:rsid w:val="000C7441"/>
    <w:rsid w:val="000C798D"/>
    <w:rsid w:val="000D1A80"/>
    <w:rsid w:val="000D26E0"/>
    <w:rsid w:val="000D48B4"/>
    <w:rsid w:val="000D719B"/>
    <w:rsid w:val="000D7518"/>
    <w:rsid w:val="000E0546"/>
    <w:rsid w:val="000E067D"/>
    <w:rsid w:val="000E18ED"/>
    <w:rsid w:val="000E2F2D"/>
    <w:rsid w:val="000E3492"/>
    <w:rsid w:val="000E62CD"/>
    <w:rsid w:val="000F0C98"/>
    <w:rsid w:val="000F2126"/>
    <w:rsid w:val="000F48B3"/>
    <w:rsid w:val="000F51CD"/>
    <w:rsid w:val="000F5BAF"/>
    <w:rsid w:val="000F5D84"/>
    <w:rsid w:val="000F6230"/>
    <w:rsid w:val="00100240"/>
    <w:rsid w:val="00101AA2"/>
    <w:rsid w:val="001024BD"/>
    <w:rsid w:val="00103D3D"/>
    <w:rsid w:val="001078A4"/>
    <w:rsid w:val="00111521"/>
    <w:rsid w:val="00112185"/>
    <w:rsid w:val="00114D77"/>
    <w:rsid w:val="001151E7"/>
    <w:rsid w:val="00115625"/>
    <w:rsid w:val="001203E6"/>
    <w:rsid w:val="00124544"/>
    <w:rsid w:val="00125A8F"/>
    <w:rsid w:val="00125EEC"/>
    <w:rsid w:val="00126B88"/>
    <w:rsid w:val="00127EE5"/>
    <w:rsid w:val="001306B5"/>
    <w:rsid w:val="00131770"/>
    <w:rsid w:val="00132564"/>
    <w:rsid w:val="00132B51"/>
    <w:rsid w:val="00132D36"/>
    <w:rsid w:val="00132E9A"/>
    <w:rsid w:val="00134A3F"/>
    <w:rsid w:val="00134A9A"/>
    <w:rsid w:val="001355E6"/>
    <w:rsid w:val="00136D78"/>
    <w:rsid w:val="00137AAA"/>
    <w:rsid w:val="00140C31"/>
    <w:rsid w:val="00141DA5"/>
    <w:rsid w:val="00144DD7"/>
    <w:rsid w:val="00150BDB"/>
    <w:rsid w:val="00151A9A"/>
    <w:rsid w:val="001526C0"/>
    <w:rsid w:val="001553BB"/>
    <w:rsid w:val="001556B5"/>
    <w:rsid w:val="00156E95"/>
    <w:rsid w:val="00162FB9"/>
    <w:rsid w:val="00164B69"/>
    <w:rsid w:val="00167F90"/>
    <w:rsid w:val="00170362"/>
    <w:rsid w:val="00170412"/>
    <w:rsid w:val="0017085D"/>
    <w:rsid w:val="00170AB0"/>
    <w:rsid w:val="00171264"/>
    <w:rsid w:val="00173F03"/>
    <w:rsid w:val="00174693"/>
    <w:rsid w:val="001760CA"/>
    <w:rsid w:val="00176761"/>
    <w:rsid w:val="00176A00"/>
    <w:rsid w:val="00176AA2"/>
    <w:rsid w:val="00176C5B"/>
    <w:rsid w:val="001806C2"/>
    <w:rsid w:val="00184E35"/>
    <w:rsid w:val="001856C6"/>
    <w:rsid w:val="00185CA2"/>
    <w:rsid w:val="0018688F"/>
    <w:rsid w:val="001874C4"/>
    <w:rsid w:val="0019029B"/>
    <w:rsid w:val="00193602"/>
    <w:rsid w:val="00194285"/>
    <w:rsid w:val="00194C39"/>
    <w:rsid w:val="00195E05"/>
    <w:rsid w:val="001A0431"/>
    <w:rsid w:val="001A0590"/>
    <w:rsid w:val="001A1B01"/>
    <w:rsid w:val="001A1B19"/>
    <w:rsid w:val="001A29C3"/>
    <w:rsid w:val="001A48B9"/>
    <w:rsid w:val="001A6489"/>
    <w:rsid w:val="001A7996"/>
    <w:rsid w:val="001A7F80"/>
    <w:rsid w:val="001B1F3B"/>
    <w:rsid w:val="001B3351"/>
    <w:rsid w:val="001B3577"/>
    <w:rsid w:val="001B3E95"/>
    <w:rsid w:val="001B4E0E"/>
    <w:rsid w:val="001B7064"/>
    <w:rsid w:val="001C4444"/>
    <w:rsid w:val="001C4E04"/>
    <w:rsid w:val="001C506C"/>
    <w:rsid w:val="001C5C87"/>
    <w:rsid w:val="001C6EE0"/>
    <w:rsid w:val="001D2EE1"/>
    <w:rsid w:val="001D37BE"/>
    <w:rsid w:val="001D5426"/>
    <w:rsid w:val="001D6F91"/>
    <w:rsid w:val="001D7B1C"/>
    <w:rsid w:val="001D7BDF"/>
    <w:rsid w:val="001E0865"/>
    <w:rsid w:val="001E2591"/>
    <w:rsid w:val="001E4C6F"/>
    <w:rsid w:val="001F0C38"/>
    <w:rsid w:val="001F0F9F"/>
    <w:rsid w:val="001F2134"/>
    <w:rsid w:val="001F23A4"/>
    <w:rsid w:val="001F3356"/>
    <w:rsid w:val="001F39C2"/>
    <w:rsid w:val="001F462F"/>
    <w:rsid w:val="001F4B0A"/>
    <w:rsid w:val="001F6623"/>
    <w:rsid w:val="001F77B7"/>
    <w:rsid w:val="00210050"/>
    <w:rsid w:val="00213596"/>
    <w:rsid w:val="00214686"/>
    <w:rsid w:val="00214839"/>
    <w:rsid w:val="002171CB"/>
    <w:rsid w:val="002220D4"/>
    <w:rsid w:val="0022373A"/>
    <w:rsid w:val="002239E1"/>
    <w:rsid w:val="00223B78"/>
    <w:rsid w:val="00223D3F"/>
    <w:rsid w:val="002244FF"/>
    <w:rsid w:val="00230BEF"/>
    <w:rsid w:val="00232801"/>
    <w:rsid w:val="00233DCC"/>
    <w:rsid w:val="0023493B"/>
    <w:rsid w:val="0023713F"/>
    <w:rsid w:val="00240C74"/>
    <w:rsid w:val="00240FD3"/>
    <w:rsid w:val="00241068"/>
    <w:rsid w:val="00243212"/>
    <w:rsid w:val="002450F8"/>
    <w:rsid w:val="00245634"/>
    <w:rsid w:val="0024617E"/>
    <w:rsid w:val="00246274"/>
    <w:rsid w:val="00247291"/>
    <w:rsid w:val="002504AE"/>
    <w:rsid w:val="00252F50"/>
    <w:rsid w:val="00253836"/>
    <w:rsid w:val="00254B4B"/>
    <w:rsid w:val="00255068"/>
    <w:rsid w:val="002566CD"/>
    <w:rsid w:val="00257471"/>
    <w:rsid w:val="002615D5"/>
    <w:rsid w:val="00265CEC"/>
    <w:rsid w:val="002715A1"/>
    <w:rsid w:val="002818A1"/>
    <w:rsid w:val="00281D78"/>
    <w:rsid w:val="00281FEE"/>
    <w:rsid w:val="00285032"/>
    <w:rsid w:val="0028603E"/>
    <w:rsid w:val="002861BE"/>
    <w:rsid w:val="002879B9"/>
    <w:rsid w:val="00290C05"/>
    <w:rsid w:val="002910CC"/>
    <w:rsid w:val="0029123E"/>
    <w:rsid w:val="002914F8"/>
    <w:rsid w:val="00293267"/>
    <w:rsid w:val="002934F6"/>
    <w:rsid w:val="002948E6"/>
    <w:rsid w:val="00296133"/>
    <w:rsid w:val="0029712D"/>
    <w:rsid w:val="00297463"/>
    <w:rsid w:val="002A09EC"/>
    <w:rsid w:val="002A289C"/>
    <w:rsid w:val="002A2D71"/>
    <w:rsid w:val="002A46FA"/>
    <w:rsid w:val="002B135C"/>
    <w:rsid w:val="002B19C0"/>
    <w:rsid w:val="002B30A4"/>
    <w:rsid w:val="002B5C4B"/>
    <w:rsid w:val="002B6EAF"/>
    <w:rsid w:val="002C03A8"/>
    <w:rsid w:val="002C079D"/>
    <w:rsid w:val="002C0DAF"/>
    <w:rsid w:val="002C1449"/>
    <w:rsid w:val="002C6647"/>
    <w:rsid w:val="002C6E37"/>
    <w:rsid w:val="002D086D"/>
    <w:rsid w:val="002D0CE4"/>
    <w:rsid w:val="002D1CB8"/>
    <w:rsid w:val="002D2BF1"/>
    <w:rsid w:val="002D4267"/>
    <w:rsid w:val="002D441B"/>
    <w:rsid w:val="002D457E"/>
    <w:rsid w:val="002D464B"/>
    <w:rsid w:val="002D611A"/>
    <w:rsid w:val="002D6C09"/>
    <w:rsid w:val="002D75E1"/>
    <w:rsid w:val="002E05CF"/>
    <w:rsid w:val="002E5EDB"/>
    <w:rsid w:val="002E6786"/>
    <w:rsid w:val="002F1148"/>
    <w:rsid w:val="002F13BE"/>
    <w:rsid w:val="002F20E2"/>
    <w:rsid w:val="002F2762"/>
    <w:rsid w:val="002F3441"/>
    <w:rsid w:val="002F344B"/>
    <w:rsid w:val="002F6F2D"/>
    <w:rsid w:val="00301B0D"/>
    <w:rsid w:val="00301D8D"/>
    <w:rsid w:val="00303471"/>
    <w:rsid w:val="00303DAB"/>
    <w:rsid w:val="00305388"/>
    <w:rsid w:val="003059BA"/>
    <w:rsid w:val="00305F5B"/>
    <w:rsid w:val="00310155"/>
    <w:rsid w:val="003108F3"/>
    <w:rsid w:val="00310C26"/>
    <w:rsid w:val="00311A94"/>
    <w:rsid w:val="00311B4B"/>
    <w:rsid w:val="003145D4"/>
    <w:rsid w:val="00314C81"/>
    <w:rsid w:val="003211E5"/>
    <w:rsid w:val="00322D11"/>
    <w:rsid w:val="00324927"/>
    <w:rsid w:val="003261A1"/>
    <w:rsid w:val="00326B81"/>
    <w:rsid w:val="00330E02"/>
    <w:rsid w:val="00331744"/>
    <w:rsid w:val="00332724"/>
    <w:rsid w:val="003373CC"/>
    <w:rsid w:val="00337F94"/>
    <w:rsid w:val="0034456F"/>
    <w:rsid w:val="0034643B"/>
    <w:rsid w:val="00346B23"/>
    <w:rsid w:val="003478CC"/>
    <w:rsid w:val="00347C3F"/>
    <w:rsid w:val="00352114"/>
    <w:rsid w:val="0035617B"/>
    <w:rsid w:val="00356C40"/>
    <w:rsid w:val="003575DC"/>
    <w:rsid w:val="00357986"/>
    <w:rsid w:val="00360090"/>
    <w:rsid w:val="0036289C"/>
    <w:rsid w:val="003631C8"/>
    <w:rsid w:val="00365483"/>
    <w:rsid w:val="00365A4D"/>
    <w:rsid w:val="00366461"/>
    <w:rsid w:val="00367909"/>
    <w:rsid w:val="00370342"/>
    <w:rsid w:val="00370E4C"/>
    <w:rsid w:val="00371D49"/>
    <w:rsid w:val="003727FB"/>
    <w:rsid w:val="00374336"/>
    <w:rsid w:val="00374CC2"/>
    <w:rsid w:val="00375282"/>
    <w:rsid w:val="00375BAC"/>
    <w:rsid w:val="00376B9A"/>
    <w:rsid w:val="00377BDB"/>
    <w:rsid w:val="003806A6"/>
    <w:rsid w:val="00380931"/>
    <w:rsid w:val="003809DA"/>
    <w:rsid w:val="00382BAE"/>
    <w:rsid w:val="00383766"/>
    <w:rsid w:val="0039011B"/>
    <w:rsid w:val="003902AE"/>
    <w:rsid w:val="0039066C"/>
    <w:rsid w:val="00391F39"/>
    <w:rsid w:val="003925E4"/>
    <w:rsid w:val="0039261D"/>
    <w:rsid w:val="003930B7"/>
    <w:rsid w:val="0039732C"/>
    <w:rsid w:val="003A0AC3"/>
    <w:rsid w:val="003A18F5"/>
    <w:rsid w:val="003A2086"/>
    <w:rsid w:val="003A3B4B"/>
    <w:rsid w:val="003A3C8B"/>
    <w:rsid w:val="003A403D"/>
    <w:rsid w:val="003B2B6E"/>
    <w:rsid w:val="003B5BE2"/>
    <w:rsid w:val="003B5C56"/>
    <w:rsid w:val="003B5F0C"/>
    <w:rsid w:val="003B62F8"/>
    <w:rsid w:val="003B64BE"/>
    <w:rsid w:val="003B7000"/>
    <w:rsid w:val="003B71D7"/>
    <w:rsid w:val="003C306A"/>
    <w:rsid w:val="003C3744"/>
    <w:rsid w:val="003C3BF2"/>
    <w:rsid w:val="003C55E6"/>
    <w:rsid w:val="003C6689"/>
    <w:rsid w:val="003D11FB"/>
    <w:rsid w:val="003D1219"/>
    <w:rsid w:val="003D2DCE"/>
    <w:rsid w:val="003D2E34"/>
    <w:rsid w:val="003D3BC2"/>
    <w:rsid w:val="003D3EF1"/>
    <w:rsid w:val="003D58FC"/>
    <w:rsid w:val="003D6241"/>
    <w:rsid w:val="003D7784"/>
    <w:rsid w:val="003E2A1A"/>
    <w:rsid w:val="003E316F"/>
    <w:rsid w:val="003E34AD"/>
    <w:rsid w:val="003E4CF0"/>
    <w:rsid w:val="003E5966"/>
    <w:rsid w:val="003F3314"/>
    <w:rsid w:val="003F7361"/>
    <w:rsid w:val="003F76D0"/>
    <w:rsid w:val="004041FC"/>
    <w:rsid w:val="0040750C"/>
    <w:rsid w:val="00407B2B"/>
    <w:rsid w:val="00411F31"/>
    <w:rsid w:val="0041680B"/>
    <w:rsid w:val="00417880"/>
    <w:rsid w:val="00420237"/>
    <w:rsid w:val="004223A3"/>
    <w:rsid w:val="004225FD"/>
    <w:rsid w:val="0042554F"/>
    <w:rsid w:val="00425E7D"/>
    <w:rsid w:val="00426222"/>
    <w:rsid w:val="00426977"/>
    <w:rsid w:val="00430F51"/>
    <w:rsid w:val="00433230"/>
    <w:rsid w:val="004342D8"/>
    <w:rsid w:val="00434582"/>
    <w:rsid w:val="00434CDF"/>
    <w:rsid w:val="00437146"/>
    <w:rsid w:val="004374CC"/>
    <w:rsid w:val="00437538"/>
    <w:rsid w:val="00441E77"/>
    <w:rsid w:val="004432A8"/>
    <w:rsid w:val="004478C7"/>
    <w:rsid w:val="00451CB1"/>
    <w:rsid w:val="0045304A"/>
    <w:rsid w:val="00454D3C"/>
    <w:rsid w:val="0045535B"/>
    <w:rsid w:val="004556DD"/>
    <w:rsid w:val="00456583"/>
    <w:rsid w:val="004566B8"/>
    <w:rsid w:val="00460805"/>
    <w:rsid w:val="0046166B"/>
    <w:rsid w:val="00463A6E"/>
    <w:rsid w:val="00472DBD"/>
    <w:rsid w:val="00475C9D"/>
    <w:rsid w:val="004765FC"/>
    <w:rsid w:val="00476656"/>
    <w:rsid w:val="0047727A"/>
    <w:rsid w:val="004773E9"/>
    <w:rsid w:val="0047765A"/>
    <w:rsid w:val="004820AE"/>
    <w:rsid w:val="00482213"/>
    <w:rsid w:val="00482644"/>
    <w:rsid w:val="00482804"/>
    <w:rsid w:val="00483388"/>
    <w:rsid w:val="00483858"/>
    <w:rsid w:val="004842AC"/>
    <w:rsid w:val="00485E25"/>
    <w:rsid w:val="00486A44"/>
    <w:rsid w:val="00492094"/>
    <w:rsid w:val="004947AA"/>
    <w:rsid w:val="0049797A"/>
    <w:rsid w:val="004A4D57"/>
    <w:rsid w:val="004B05F1"/>
    <w:rsid w:val="004B0BD1"/>
    <w:rsid w:val="004B13B0"/>
    <w:rsid w:val="004B3B1F"/>
    <w:rsid w:val="004B4A10"/>
    <w:rsid w:val="004B7393"/>
    <w:rsid w:val="004B760B"/>
    <w:rsid w:val="004C028A"/>
    <w:rsid w:val="004C0291"/>
    <w:rsid w:val="004C1357"/>
    <w:rsid w:val="004C14CC"/>
    <w:rsid w:val="004C4E94"/>
    <w:rsid w:val="004C5E7E"/>
    <w:rsid w:val="004D03B4"/>
    <w:rsid w:val="004D46FD"/>
    <w:rsid w:val="004D5213"/>
    <w:rsid w:val="004D58AB"/>
    <w:rsid w:val="004D7EED"/>
    <w:rsid w:val="004D7F9E"/>
    <w:rsid w:val="004E159D"/>
    <w:rsid w:val="004E236A"/>
    <w:rsid w:val="004E5A2E"/>
    <w:rsid w:val="004E6483"/>
    <w:rsid w:val="004F2406"/>
    <w:rsid w:val="004F2C34"/>
    <w:rsid w:val="004F33F2"/>
    <w:rsid w:val="004F6AB9"/>
    <w:rsid w:val="00501431"/>
    <w:rsid w:val="00501B01"/>
    <w:rsid w:val="005020F7"/>
    <w:rsid w:val="005068AB"/>
    <w:rsid w:val="00506D53"/>
    <w:rsid w:val="005072BD"/>
    <w:rsid w:val="00507EFF"/>
    <w:rsid w:val="00511E48"/>
    <w:rsid w:val="00520367"/>
    <w:rsid w:val="005229A1"/>
    <w:rsid w:val="00523A8C"/>
    <w:rsid w:val="00523CA1"/>
    <w:rsid w:val="005254C2"/>
    <w:rsid w:val="00525558"/>
    <w:rsid w:val="005255F0"/>
    <w:rsid w:val="00526B62"/>
    <w:rsid w:val="00527611"/>
    <w:rsid w:val="00530560"/>
    <w:rsid w:val="0053100C"/>
    <w:rsid w:val="005315AD"/>
    <w:rsid w:val="00532825"/>
    <w:rsid w:val="00533509"/>
    <w:rsid w:val="00533AC8"/>
    <w:rsid w:val="0053427D"/>
    <w:rsid w:val="00534A95"/>
    <w:rsid w:val="00535F00"/>
    <w:rsid w:val="00536B32"/>
    <w:rsid w:val="00540FC1"/>
    <w:rsid w:val="00542940"/>
    <w:rsid w:val="00542DB8"/>
    <w:rsid w:val="005442CA"/>
    <w:rsid w:val="005466F5"/>
    <w:rsid w:val="0054682F"/>
    <w:rsid w:val="00550106"/>
    <w:rsid w:val="00552D84"/>
    <w:rsid w:val="00554B5E"/>
    <w:rsid w:val="00556508"/>
    <w:rsid w:val="00557F21"/>
    <w:rsid w:val="00560306"/>
    <w:rsid w:val="00560E48"/>
    <w:rsid w:val="0056234E"/>
    <w:rsid w:val="00562767"/>
    <w:rsid w:val="00563132"/>
    <w:rsid w:val="00563A38"/>
    <w:rsid w:val="00564D2C"/>
    <w:rsid w:val="005660E2"/>
    <w:rsid w:val="0056616B"/>
    <w:rsid w:val="005701EF"/>
    <w:rsid w:val="00570EBA"/>
    <w:rsid w:val="0057113D"/>
    <w:rsid w:val="0057271F"/>
    <w:rsid w:val="00577136"/>
    <w:rsid w:val="00577ED6"/>
    <w:rsid w:val="005829AD"/>
    <w:rsid w:val="00582E95"/>
    <w:rsid w:val="00586631"/>
    <w:rsid w:val="0058725A"/>
    <w:rsid w:val="005917D7"/>
    <w:rsid w:val="00591A66"/>
    <w:rsid w:val="00591CBC"/>
    <w:rsid w:val="0059268A"/>
    <w:rsid w:val="00593A14"/>
    <w:rsid w:val="00594001"/>
    <w:rsid w:val="005944F1"/>
    <w:rsid w:val="005946B1"/>
    <w:rsid w:val="00596FA1"/>
    <w:rsid w:val="00597310"/>
    <w:rsid w:val="005979D8"/>
    <w:rsid w:val="005A12DA"/>
    <w:rsid w:val="005A212D"/>
    <w:rsid w:val="005A446D"/>
    <w:rsid w:val="005A47D4"/>
    <w:rsid w:val="005A7CCD"/>
    <w:rsid w:val="005B180E"/>
    <w:rsid w:val="005B4CC4"/>
    <w:rsid w:val="005B5D63"/>
    <w:rsid w:val="005C02B2"/>
    <w:rsid w:val="005C1311"/>
    <w:rsid w:val="005C3958"/>
    <w:rsid w:val="005C6C3A"/>
    <w:rsid w:val="005D069C"/>
    <w:rsid w:val="005D2CA2"/>
    <w:rsid w:val="005D32F6"/>
    <w:rsid w:val="005D3C84"/>
    <w:rsid w:val="005D41BC"/>
    <w:rsid w:val="005D51ED"/>
    <w:rsid w:val="005D6756"/>
    <w:rsid w:val="005D7123"/>
    <w:rsid w:val="005D7591"/>
    <w:rsid w:val="005D7ABF"/>
    <w:rsid w:val="005E0724"/>
    <w:rsid w:val="005E152A"/>
    <w:rsid w:val="005E1723"/>
    <w:rsid w:val="005E1DC8"/>
    <w:rsid w:val="005E24CD"/>
    <w:rsid w:val="005E2926"/>
    <w:rsid w:val="005E34EF"/>
    <w:rsid w:val="005E36B0"/>
    <w:rsid w:val="005E3DCF"/>
    <w:rsid w:val="005E4A0C"/>
    <w:rsid w:val="005E6CF3"/>
    <w:rsid w:val="005E6E87"/>
    <w:rsid w:val="005E727C"/>
    <w:rsid w:val="005F02AE"/>
    <w:rsid w:val="005F0C49"/>
    <w:rsid w:val="005F1BBA"/>
    <w:rsid w:val="005F22AB"/>
    <w:rsid w:val="005F5965"/>
    <w:rsid w:val="005F5FF0"/>
    <w:rsid w:val="005F6211"/>
    <w:rsid w:val="005F7745"/>
    <w:rsid w:val="006031C4"/>
    <w:rsid w:val="00604684"/>
    <w:rsid w:val="00604865"/>
    <w:rsid w:val="006054C0"/>
    <w:rsid w:val="00610915"/>
    <w:rsid w:val="00612A0E"/>
    <w:rsid w:val="006142D5"/>
    <w:rsid w:val="00614B95"/>
    <w:rsid w:val="00615CFE"/>
    <w:rsid w:val="0062010B"/>
    <w:rsid w:val="0062123C"/>
    <w:rsid w:val="00622E62"/>
    <w:rsid w:val="00623812"/>
    <w:rsid w:val="00623DA0"/>
    <w:rsid w:val="00625A56"/>
    <w:rsid w:val="006264CA"/>
    <w:rsid w:val="0062692E"/>
    <w:rsid w:val="00626E8F"/>
    <w:rsid w:val="006276C5"/>
    <w:rsid w:val="006308A0"/>
    <w:rsid w:val="00631372"/>
    <w:rsid w:val="0063166A"/>
    <w:rsid w:val="00631680"/>
    <w:rsid w:val="00631930"/>
    <w:rsid w:val="00632060"/>
    <w:rsid w:val="00632887"/>
    <w:rsid w:val="00634238"/>
    <w:rsid w:val="00634E6D"/>
    <w:rsid w:val="0063518D"/>
    <w:rsid w:val="00635DB2"/>
    <w:rsid w:val="006403C5"/>
    <w:rsid w:val="00640D58"/>
    <w:rsid w:val="00641C1D"/>
    <w:rsid w:val="00642065"/>
    <w:rsid w:val="00642706"/>
    <w:rsid w:val="00643A4E"/>
    <w:rsid w:val="006445FA"/>
    <w:rsid w:val="00646080"/>
    <w:rsid w:val="00646FE1"/>
    <w:rsid w:val="00650646"/>
    <w:rsid w:val="00650A2E"/>
    <w:rsid w:val="00651D43"/>
    <w:rsid w:val="00653E69"/>
    <w:rsid w:val="00654356"/>
    <w:rsid w:val="00655636"/>
    <w:rsid w:val="00657C19"/>
    <w:rsid w:val="00657CCA"/>
    <w:rsid w:val="006603F2"/>
    <w:rsid w:val="00662047"/>
    <w:rsid w:val="006627D4"/>
    <w:rsid w:val="0066325C"/>
    <w:rsid w:val="006637DE"/>
    <w:rsid w:val="00663FA2"/>
    <w:rsid w:val="00664F4E"/>
    <w:rsid w:val="0066519E"/>
    <w:rsid w:val="0067050E"/>
    <w:rsid w:val="00672F11"/>
    <w:rsid w:val="006769CA"/>
    <w:rsid w:val="006846F5"/>
    <w:rsid w:val="00686A9E"/>
    <w:rsid w:val="00686C20"/>
    <w:rsid w:val="0068745A"/>
    <w:rsid w:val="006927E6"/>
    <w:rsid w:val="006934E3"/>
    <w:rsid w:val="00697820"/>
    <w:rsid w:val="006A085B"/>
    <w:rsid w:val="006A0F8D"/>
    <w:rsid w:val="006A114B"/>
    <w:rsid w:val="006A14C8"/>
    <w:rsid w:val="006A1D78"/>
    <w:rsid w:val="006A7C43"/>
    <w:rsid w:val="006B083E"/>
    <w:rsid w:val="006B13F1"/>
    <w:rsid w:val="006B14B5"/>
    <w:rsid w:val="006B3071"/>
    <w:rsid w:val="006B4045"/>
    <w:rsid w:val="006B629F"/>
    <w:rsid w:val="006B778C"/>
    <w:rsid w:val="006C06EB"/>
    <w:rsid w:val="006C2DA3"/>
    <w:rsid w:val="006C2DC7"/>
    <w:rsid w:val="006C745C"/>
    <w:rsid w:val="006C75E9"/>
    <w:rsid w:val="006D3325"/>
    <w:rsid w:val="006D4FA5"/>
    <w:rsid w:val="006D4FCC"/>
    <w:rsid w:val="006D5742"/>
    <w:rsid w:val="006E1036"/>
    <w:rsid w:val="006E1636"/>
    <w:rsid w:val="006E247E"/>
    <w:rsid w:val="006E6676"/>
    <w:rsid w:val="006E6BC8"/>
    <w:rsid w:val="006F1754"/>
    <w:rsid w:val="006F423C"/>
    <w:rsid w:val="006F4C99"/>
    <w:rsid w:val="006F508E"/>
    <w:rsid w:val="006F61E5"/>
    <w:rsid w:val="006F6457"/>
    <w:rsid w:val="006F67EF"/>
    <w:rsid w:val="006F7042"/>
    <w:rsid w:val="006F74E9"/>
    <w:rsid w:val="007000CC"/>
    <w:rsid w:val="00701066"/>
    <w:rsid w:val="00701CEA"/>
    <w:rsid w:val="0070205E"/>
    <w:rsid w:val="00703018"/>
    <w:rsid w:val="00707E46"/>
    <w:rsid w:val="00711D9B"/>
    <w:rsid w:val="00712B58"/>
    <w:rsid w:val="00713A3E"/>
    <w:rsid w:val="0071452B"/>
    <w:rsid w:val="0071566F"/>
    <w:rsid w:val="0071625C"/>
    <w:rsid w:val="00720076"/>
    <w:rsid w:val="0072064E"/>
    <w:rsid w:val="00720ED2"/>
    <w:rsid w:val="007212CA"/>
    <w:rsid w:val="00722DA6"/>
    <w:rsid w:val="0072425E"/>
    <w:rsid w:val="007252D7"/>
    <w:rsid w:val="0072530A"/>
    <w:rsid w:val="00725629"/>
    <w:rsid w:val="00726153"/>
    <w:rsid w:val="007317D9"/>
    <w:rsid w:val="00737EFE"/>
    <w:rsid w:val="007419DF"/>
    <w:rsid w:val="00741FBB"/>
    <w:rsid w:val="0074266F"/>
    <w:rsid w:val="007446B5"/>
    <w:rsid w:val="00746FF2"/>
    <w:rsid w:val="0075006D"/>
    <w:rsid w:val="00750356"/>
    <w:rsid w:val="007504EB"/>
    <w:rsid w:val="007527D5"/>
    <w:rsid w:val="00753315"/>
    <w:rsid w:val="00753380"/>
    <w:rsid w:val="00755FE9"/>
    <w:rsid w:val="00757F8D"/>
    <w:rsid w:val="007605F2"/>
    <w:rsid w:val="00761B12"/>
    <w:rsid w:val="00761C58"/>
    <w:rsid w:val="007656A4"/>
    <w:rsid w:val="007662BE"/>
    <w:rsid w:val="007719BF"/>
    <w:rsid w:val="00771EAA"/>
    <w:rsid w:val="00772977"/>
    <w:rsid w:val="00772BC2"/>
    <w:rsid w:val="00774EB6"/>
    <w:rsid w:val="00775249"/>
    <w:rsid w:val="00775518"/>
    <w:rsid w:val="00775E59"/>
    <w:rsid w:val="00780410"/>
    <w:rsid w:val="0078223B"/>
    <w:rsid w:val="0078293F"/>
    <w:rsid w:val="007829CA"/>
    <w:rsid w:val="0078372B"/>
    <w:rsid w:val="007853C4"/>
    <w:rsid w:val="007865DD"/>
    <w:rsid w:val="00790131"/>
    <w:rsid w:val="00792326"/>
    <w:rsid w:val="007926D2"/>
    <w:rsid w:val="007926D6"/>
    <w:rsid w:val="00794F1D"/>
    <w:rsid w:val="00795053"/>
    <w:rsid w:val="007951A3"/>
    <w:rsid w:val="00797790"/>
    <w:rsid w:val="007A0EFA"/>
    <w:rsid w:val="007A5FB1"/>
    <w:rsid w:val="007A6162"/>
    <w:rsid w:val="007A7410"/>
    <w:rsid w:val="007B0BEE"/>
    <w:rsid w:val="007B1093"/>
    <w:rsid w:val="007B16A9"/>
    <w:rsid w:val="007B2D22"/>
    <w:rsid w:val="007B35A8"/>
    <w:rsid w:val="007B39E4"/>
    <w:rsid w:val="007B3A44"/>
    <w:rsid w:val="007B4EEB"/>
    <w:rsid w:val="007C1CA0"/>
    <w:rsid w:val="007C3CC6"/>
    <w:rsid w:val="007C3EEC"/>
    <w:rsid w:val="007C5B32"/>
    <w:rsid w:val="007C624B"/>
    <w:rsid w:val="007C6393"/>
    <w:rsid w:val="007D166F"/>
    <w:rsid w:val="007D2165"/>
    <w:rsid w:val="007D397F"/>
    <w:rsid w:val="007D5C1E"/>
    <w:rsid w:val="007D6A7C"/>
    <w:rsid w:val="007E0509"/>
    <w:rsid w:val="007E0B9B"/>
    <w:rsid w:val="007E0E62"/>
    <w:rsid w:val="007E14A0"/>
    <w:rsid w:val="007E292E"/>
    <w:rsid w:val="007E374A"/>
    <w:rsid w:val="007E3F4C"/>
    <w:rsid w:val="007E4E92"/>
    <w:rsid w:val="007E54A8"/>
    <w:rsid w:val="007E62C1"/>
    <w:rsid w:val="007F1C24"/>
    <w:rsid w:val="007F346D"/>
    <w:rsid w:val="007F46C2"/>
    <w:rsid w:val="007F5568"/>
    <w:rsid w:val="007F62E0"/>
    <w:rsid w:val="007F62EF"/>
    <w:rsid w:val="00800369"/>
    <w:rsid w:val="008008E4"/>
    <w:rsid w:val="008016E8"/>
    <w:rsid w:val="00803827"/>
    <w:rsid w:val="00804A6B"/>
    <w:rsid w:val="00805BE7"/>
    <w:rsid w:val="008063BB"/>
    <w:rsid w:val="00810437"/>
    <w:rsid w:val="00812B3C"/>
    <w:rsid w:val="0081418C"/>
    <w:rsid w:val="00815AD2"/>
    <w:rsid w:val="00817CB5"/>
    <w:rsid w:val="0082075A"/>
    <w:rsid w:val="008209E1"/>
    <w:rsid w:val="0082163B"/>
    <w:rsid w:val="00821943"/>
    <w:rsid w:val="0082263B"/>
    <w:rsid w:val="0082499A"/>
    <w:rsid w:val="00826904"/>
    <w:rsid w:val="00832C23"/>
    <w:rsid w:val="0083493E"/>
    <w:rsid w:val="00835721"/>
    <w:rsid w:val="008402E1"/>
    <w:rsid w:val="00840B15"/>
    <w:rsid w:val="00841E4A"/>
    <w:rsid w:val="00852221"/>
    <w:rsid w:val="00852A5A"/>
    <w:rsid w:val="00853773"/>
    <w:rsid w:val="00855E08"/>
    <w:rsid w:val="00855EAB"/>
    <w:rsid w:val="00857B0A"/>
    <w:rsid w:val="00857BA8"/>
    <w:rsid w:val="00860D12"/>
    <w:rsid w:val="00865813"/>
    <w:rsid w:val="00865882"/>
    <w:rsid w:val="0086623C"/>
    <w:rsid w:val="00866DE5"/>
    <w:rsid w:val="0087067C"/>
    <w:rsid w:val="00870D44"/>
    <w:rsid w:val="008745E9"/>
    <w:rsid w:val="008757EE"/>
    <w:rsid w:val="008758EF"/>
    <w:rsid w:val="00882143"/>
    <w:rsid w:val="0088251D"/>
    <w:rsid w:val="00882BD1"/>
    <w:rsid w:val="00882E53"/>
    <w:rsid w:val="008838B2"/>
    <w:rsid w:val="0088504F"/>
    <w:rsid w:val="00885862"/>
    <w:rsid w:val="00887B2B"/>
    <w:rsid w:val="00887F36"/>
    <w:rsid w:val="00893D1A"/>
    <w:rsid w:val="00896629"/>
    <w:rsid w:val="00897831"/>
    <w:rsid w:val="008A04EC"/>
    <w:rsid w:val="008A3A41"/>
    <w:rsid w:val="008A40FC"/>
    <w:rsid w:val="008A7AB8"/>
    <w:rsid w:val="008B019C"/>
    <w:rsid w:val="008B0646"/>
    <w:rsid w:val="008B0E37"/>
    <w:rsid w:val="008B1FB3"/>
    <w:rsid w:val="008B7C7E"/>
    <w:rsid w:val="008C33DA"/>
    <w:rsid w:val="008C5885"/>
    <w:rsid w:val="008C59D4"/>
    <w:rsid w:val="008C5B8F"/>
    <w:rsid w:val="008C72AC"/>
    <w:rsid w:val="008D1F35"/>
    <w:rsid w:val="008D2791"/>
    <w:rsid w:val="008D63AD"/>
    <w:rsid w:val="008D67D0"/>
    <w:rsid w:val="008D7D1D"/>
    <w:rsid w:val="008D7E92"/>
    <w:rsid w:val="008E1015"/>
    <w:rsid w:val="008E22DB"/>
    <w:rsid w:val="008E248D"/>
    <w:rsid w:val="008E4791"/>
    <w:rsid w:val="008E5758"/>
    <w:rsid w:val="008E5B20"/>
    <w:rsid w:val="008E7DD6"/>
    <w:rsid w:val="008F207B"/>
    <w:rsid w:val="008F4625"/>
    <w:rsid w:val="008F59AE"/>
    <w:rsid w:val="00901F84"/>
    <w:rsid w:val="009025EE"/>
    <w:rsid w:val="009029A7"/>
    <w:rsid w:val="0090326E"/>
    <w:rsid w:val="00904675"/>
    <w:rsid w:val="009068E1"/>
    <w:rsid w:val="009070B4"/>
    <w:rsid w:val="00907D28"/>
    <w:rsid w:val="00907E8E"/>
    <w:rsid w:val="009133EE"/>
    <w:rsid w:val="00915BC6"/>
    <w:rsid w:val="00915D7B"/>
    <w:rsid w:val="0091682E"/>
    <w:rsid w:val="0092065D"/>
    <w:rsid w:val="00921AD3"/>
    <w:rsid w:val="009228D5"/>
    <w:rsid w:val="00923358"/>
    <w:rsid w:val="00927089"/>
    <w:rsid w:val="00931791"/>
    <w:rsid w:val="009339B0"/>
    <w:rsid w:val="0093402F"/>
    <w:rsid w:val="00934226"/>
    <w:rsid w:val="0093452F"/>
    <w:rsid w:val="009354A2"/>
    <w:rsid w:val="00936C0C"/>
    <w:rsid w:val="00937655"/>
    <w:rsid w:val="00937753"/>
    <w:rsid w:val="0094053E"/>
    <w:rsid w:val="00940D0D"/>
    <w:rsid w:val="00942415"/>
    <w:rsid w:val="009427E7"/>
    <w:rsid w:val="00942BE1"/>
    <w:rsid w:val="00944465"/>
    <w:rsid w:val="00945C71"/>
    <w:rsid w:val="00945DD2"/>
    <w:rsid w:val="00947937"/>
    <w:rsid w:val="009479E3"/>
    <w:rsid w:val="00952CC3"/>
    <w:rsid w:val="00952F60"/>
    <w:rsid w:val="00953863"/>
    <w:rsid w:val="00955544"/>
    <w:rsid w:val="009566C0"/>
    <w:rsid w:val="0096130C"/>
    <w:rsid w:val="009622AD"/>
    <w:rsid w:val="00966A12"/>
    <w:rsid w:val="00966A54"/>
    <w:rsid w:val="00966D0C"/>
    <w:rsid w:val="009705D2"/>
    <w:rsid w:val="00972A81"/>
    <w:rsid w:val="00973D69"/>
    <w:rsid w:val="00973E0F"/>
    <w:rsid w:val="00973FBE"/>
    <w:rsid w:val="00974D9C"/>
    <w:rsid w:val="00977599"/>
    <w:rsid w:val="009776ED"/>
    <w:rsid w:val="00982110"/>
    <w:rsid w:val="009822D7"/>
    <w:rsid w:val="00982873"/>
    <w:rsid w:val="0098336B"/>
    <w:rsid w:val="009851F3"/>
    <w:rsid w:val="00985258"/>
    <w:rsid w:val="009862F3"/>
    <w:rsid w:val="00987D1E"/>
    <w:rsid w:val="00991093"/>
    <w:rsid w:val="00996BBD"/>
    <w:rsid w:val="009976C5"/>
    <w:rsid w:val="00997D52"/>
    <w:rsid w:val="009A1D07"/>
    <w:rsid w:val="009A3C6F"/>
    <w:rsid w:val="009A445F"/>
    <w:rsid w:val="009A5F64"/>
    <w:rsid w:val="009A6339"/>
    <w:rsid w:val="009A664A"/>
    <w:rsid w:val="009B385F"/>
    <w:rsid w:val="009B425E"/>
    <w:rsid w:val="009B4306"/>
    <w:rsid w:val="009B51AB"/>
    <w:rsid w:val="009B6031"/>
    <w:rsid w:val="009B610A"/>
    <w:rsid w:val="009B6137"/>
    <w:rsid w:val="009B7947"/>
    <w:rsid w:val="009C5949"/>
    <w:rsid w:val="009D07CA"/>
    <w:rsid w:val="009D3693"/>
    <w:rsid w:val="009D545E"/>
    <w:rsid w:val="009D6A3E"/>
    <w:rsid w:val="009E0469"/>
    <w:rsid w:val="009E0648"/>
    <w:rsid w:val="009E1831"/>
    <w:rsid w:val="009E18FB"/>
    <w:rsid w:val="009E21AE"/>
    <w:rsid w:val="009E4223"/>
    <w:rsid w:val="009E5A23"/>
    <w:rsid w:val="009E74EF"/>
    <w:rsid w:val="009F1D29"/>
    <w:rsid w:val="009F26E0"/>
    <w:rsid w:val="009F7BCE"/>
    <w:rsid w:val="00A0030B"/>
    <w:rsid w:val="00A01594"/>
    <w:rsid w:val="00A023FA"/>
    <w:rsid w:val="00A0306A"/>
    <w:rsid w:val="00A042D8"/>
    <w:rsid w:val="00A07490"/>
    <w:rsid w:val="00A07894"/>
    <w:rsid w:val="00A07B42"/>
    <w:rsid w:val="00A11CD5"/>
    <w:rsid w:val="00A11F00"/>
    <w:rsid w:val="00A13345"/>
    <w:rsid w:val="00A13570"/>
    <w:rsid w:val="00A15225"/>
    <w:rsid w:val="00A21365"/>
    <w:rsid w:val="00A217A8"/>
    <w:rsid w:val="00A249BA"/>
    <w:rsid w:val="00A24F7E"/>
    <w:rsid w:val="00A25372"/>
    <w:rsid w:val="00A256FA"/>
    <w:rsid w:val="00A25A6E"/>
    <w:rsid w:val="00A261E3"/>
    <w:rsid w:val="00A33855"/>
    <w:rsid w:val="00A33BCB"/>
    <w:rsid w:val="00A34BD7"/>
    <w:rsid w:val="00A34C81"/>
    <w:rsid w:val="00A34CEA"/>
    <w:rsid w:val="00A36B2C"/>
    <w:rsid w:val="00A36DA3"/>
    <w:rsid w:val="00A4013A"/>
    <w:rsid w:val="00A4256D"/>
    <w:rsid w:val="00A43EBC"/>
    <w:rsid w:val="00A447F2"/>
    <w:rsid w:val="00A44DCC"/>
    <w:rsid w:val="00A4584A"/>
    <w:rsid w:val="00A46700"/>
    <w:rsid w:val="00A47C9A"/>
    <w:rsid w:val="00A51A1B"/>
    <w:rsid w:val="00A52C95"/>
    <w:rsid w:val="00A55032"/>
    <w:rsid w:val="00A571CE"/>
    <w:rsid w:val="00A57CAF"/>
    <w:rsid w:val="00A57EB1"/>
    <w:rsid w:val="00A616DC"/>
    <w:rsid w:val="00A62A6F"/>
    <w:rsid w:val="00A62DC0"/>
    <w:rsid w:val="00A63131"/>
    <w:rsid w:val="00A63194"/>
    <w:rsid w:val="00A6349F"/>
    <w:rsid w:val="00A636E0"/>
    <w:rsid w:val="00A63DB4"/>
    <w:rsid w:val="00A649D6"/>
    <w:rsid w:val="00A668DD"/>
    <w:rsid w:val="00A70D93"/>
    <w:rsid w:val="00A7164F"/>
    <w:rsid w:val="00A73113"/>
    <w:rsid w:val="00A75BDE"/>
    <w:rsid w:val="00A76C6A"/>
    <w:rsid w:val="00A77104"/>
    <w:rsid w:val="00A778F8"/>
    <w:rsid w:val="00A80A0F"/>
    <w:rsid w:val="00A8207D"/>
    <w:rsid w:val="00A83386"/>
    <w:rsid w:val="00A85D4D"/>
    <w:rsid w:val="00A8795E"/>
    <w:rsid w:val="00A87BA0"/>
    <w:rsid w:val="00A90CA7"/>
    <w:rsid w:val="00A91260"/>
    <w:rsid w:val="00A9168A"/>
    <w:rsid w:val="00A923A1"/>
    <w:rsid w:val="00A971C8"/>
    <w:rsid w:val="00A97C0B"/>
    <w:rsid w:val="00AA16A0"/>
    <w:rsid w:val="00AA23B4"/>
    <w:rsid w:val="00AA2FD3"/>
    <w:rsid w:val="00AA4FDC"/>
    <w:rsid w:val="00AA5DEC"/>
    <w:rsid w:val="00AB041F"/>
    <w:rsid w:val="00AB19DD"/>
    <w:rsid w:val="00AB23DD"/>
    <w:rsid w:val="00AB2438"/>
    <w:rsid w:val="00AB2568"/>
    <w:rsid w:val="00AB271C"/>
    <w:rsid w:val="00AB4C81"/>
    <w:rsid w:val="00AB61AA"/>
    <w:rsid w:val="00AB74F2"/>
    <w:rsid w:val="00AC01A7"/>
    <w:rsid w:val="00AC0EB8"/>
    <w:rsid w:val="00AC1262"/>
    <w:rsid w:val="00AC1F88"/>
    <w:rsid w:val="00AC294B"/>
    <w:rsid w:val="00AC2C74"/>
    <w:rsid w:val="00AC5001"/>
    <w:rsid w:val="00AC619C"/>
    <w:rsid w:val="00AC6822"/>
    <w:rsid w:val="00AC6B17"/>
    <w:rsid w:val="00AC70DF"/>
    <w:rsid w:val="00AD2857"/>
    <w:rsid w:val="00AD46F5"/>
    <w:rsid w:val="00AD4C86"/>
    <w:rsid w:val="00AD5F3E"/>
    <w:rsid w:val="00AE2092"/>
    <w:rsid w:val="00AE30ED"/>
    <w:rsid w:val="00AE3165"/>
    <w:rsid w:val="00AE3585"/>
    <w:rsid w:val="00AE3D8F"/>
    <w:rsid w:val="00AF2220"/>
    <w:rsid w:val="00AF283F"/>
    <w:rsid w:val="00AF5802"/>
    <w:rsid w:val="00AF6F23"/>
    <w:rsid w:val="00AF734F"/>
    <w:rsid w:val="00B00195"/>
    <w:rsid w:val="00B0029D"/>
    <w:rsid w:val="00B011A8"/>
    <w:rsid w:val="00B01B03"/>
    <w:rsid w:val="00B01D5C"/>
    <w:rsid w:val="00B041CE"/>
    <w:rsid w:val="00B07FA5"/>
    <w:rsid w:val="00B1268F"/>
    <w:rsid w:val="00B13B3E"/>
    <w:rsid w:val="00B21C71"/>
    <w:rsid w:val="00B22B4F"/>
    <w:rsid w:val="00B23889"/>
    <w:rsid w:val="00B26AAE"/>
    <w:rsid w:val="00B33C46"/>
    <w:rsid w:val="00B34435"/>
    <w:rsid w:val="00B34572"/>
    <w:rsid w:val="00B35A65"/>
    <w:rsid w:val="00B35D32"/>
    <w:rsid w:val="00B37933"/>
    <w:rsid w:val="00B42C8E"/>
    <w:rsid w:val="00B42E64"/>
    <w:rsid w:val="00B4305A"/>
    <w:rsid w:val="00B45AB5"/>
    <w:rsid w:val="00B5058D"/>
    <w:rsid w:val="00B50D3B"/>
    <w:rsid w:val="00B5147F"/>
    <w:rsid w:val="00B52977"/>
    <w:rsid w:val="00B529EE"/>
    <w:rsid w:val="00B52D1E"/>
    <w:rsid w:val="00B55147"/>
    <w:rsid w:val="00B560A8"/>
    <w:rsid w:val="00B5680D"/>
    <w:rsid w:val="00B57C80"/>
    <w:rsid w:val="00B667E5"/>
    <w:rsid w:val="00B66E3B"/>
    <w:rsid w:val="00B71464"/>
    <w:rsid w:val="00B71E92"/>
    <w:rsid w:val="00B73EA0"/>
    <w:rsid w:val="00B741F1"/>
    <w:rsid w:val="00B74697"/>
    <w:rsid w:val="00B74735"/>
    <w:rsid w:val="00B749B6"/>
    <w:rsid w:val="00B74AFE"/>
    <w:rsid w:val="00B76803"/>
    <w:rsid w:val="00B7689A"/>
    <w:rsid w:val="00B779E4"/>
    <w:rsid w:val="00B80E7E"/>
    <w:rsid w:val="00B827B2"/>
    <w:rsid w:val="00B82866"/>
    <w:rsid w:val="00B82FC2"/>
    <w:rsid w:val="00B8455E"/>
    <w:rsid w:val="00B90D65"/>
    <w:rsid w:val="00B91C96"/>
    <w:rsid w:val="00B92912"/>
    <w:rsid w:val="00B9354E"/>
    <w:rsid w:val="00B9401D"/>
    <w:rsid w:val="00B944C4"/>
    <w:rsid w:val="00B945BB"/>
    <w:rsid w:val="00B97356"/>
    <w:rsid w:val="00BA0A3E"/>
    <w:rsid w:val="00BA147F"/>
    <w:rsid w:val="00BA1817"/>
    <w:rsid w:val="00BA307A"/>
    <w:rsid w:val="00BA4BB0"/>
    <w:rsid w:val="00BB0115"/>
    <w:rsid w:val="00BB06BF"/>
    <w:rsid w:val="00BB1125"/>
    <w:rsid w:val="00BB19F7"/>
    <w:rsid w:val="00BB1D45"/>
    <w:rsid w:val="00BB1FFB"/>
    <w:rsid w:val="00BB233C"/>
    <w:rsid w:val="00BB31B1"/>
    <w:rsid w:val="00BB7F7C"/>
    <w:rsid w:val="00BC0FC1"/>
    <w:rsid w:val="00BC3659"/>
    <w:rsid w:val="00BC6505"/>
    <w:rsid w:val="00BC6E8C"/>
    <w:rsid w:val="00BD0EF7"/>
    <w:rsid w:val="00BD2032"/>
    <w:rsid w:val="00BD4925"/>
    <w:rsid w:val="00BD4C41"/>
    <w:rsid w:val="00BD4EE5"/>
    <w:rsid w:val="00BD5686"/>
    <w:rsid w:val="00BD60F4"/>
    <w:rsid w:val="00BD6D2F"/>
    <w:rsid w:val="00BD75E5"/>
    <w:rsid w:val="00BE046C"/>
    <w:rsid w:val="00BE0972"/>
    <w:rsid w:val="00BE15D6"/>
    <w:rsid w:val="00BE1DD2"/>
    <w:rsid w:val="00BE3979"/>
    <w:rsid w:val="00BE3F56"/>
    <w:rsid w:val="00BE5442"/>
    <w:rsid w:val="00BE5D8D"/>
    <w:rsid w:val="00BE6DDA"/>
    <w:rsid w:val="00BF0FB6"/>
    <w:rsid w:val="00BF2906"/>
    <w:rsid w:val="00BF436A"/>
    <w:rsid w:val="00BF5083"/>
    <w:rsid w:val="00C01AB8"/>
    <w:rsid w:val="00C02625"/>
    <w:rsid w:val="00C02DFC"/>
    <w:rsid w:val="00C05090"/>
    <w:rsid w:val="00C05D87"/>
    <w:rsid w:val="00C135F5"/>
    <w:rsid w:val="00C13C48"/>
    <w:rsid w:val="00C17A90"/>
    <w:rsid w:val="00C21C69"/>
    <w:rsid w:val="00C22508"/>
    <w:rsid w:val="00C22E7E"/>
    <w:rsid w:val="00C27F98"/>
    <w:rsid w:val="00C306DE"/>
    <w:rsid w:val="00C31486"/>
    <w:rsid w:val="00C31605"/>
    <w:rsid w:val="00C31A7D"/>
    <w:rsid w:val="00C34494"/>
    <w:rsid w:val="00C34ED2"/>
    <w:rsid w:val="00C37721"/>
    <w:rsid w:val="00C37930"/>
    <w:rsid w:val="00C40E7C"/>
    <w:rsid w:val="00C42697"/>
    <w:rsid w:val="00C43825"/>
    <w:rsid w:val="00C43A3D"/>
    <w:rsid w:val="00C44CB7"/>
    <w:rsid w:val="00C45909"/>
    <w:rsid w:val="00C46008"/>
    <w:rsid w:val="00C47227"/>
    <w:rsid w:val="00C475F2"/>
    <w:rsid w:val="00C5368F"/>
    <w:rsid w:val="00C53B7B"/>
    <w:rsid w:val="00C55B2D"/>
    <w:rsid w:val="00C57695"/>
    <w:rsid w:val="00C57879"/>
    <w:rsid w:val="00C60CEC"/>
    <w:rsid w:val="00C616D9"/>
    <w:rsid w:val="00C6206F"/>
    <w:rsid w:val="00C6315B"/>
    <w:rsid w:val="00C63FE5"/>
    <w:rsid w:val="00C654C5"/>
    <w:rsid w:val="00C655F6"/>
    <w:rsid w:val="00C6764C"/>
    <w:rsid w:val="00C7017F"/>
    <w:rsid w:val="00C71488"/>
    <w:rsid w:val="00C76A01"/>
    <w:rsid w:val="00C77499"/>
    <w:rsid w:val="00C800F7"/>
    <w:rsid w:val="00C820C8"/>
    <w:rsid w:val="00C850D4"/>
    <w:rsid w:val="00C86785"/>
    <w:rsid w:val="00C8733F"/>
    <w:rsid w:val="00C911C6"/>
    <w:rsid w:val="00C95854"/>
    <w:rsid w:val="00CA0BA4"/>
    <w:rsid w:val="00CA1021"/>
    <w:rsid w:val="00CA1C3A"/>
    <w:rsid w:val="00CA2AB5"/>
    <w:rsid w:val="00CA3A74"/>
    <w:rsid w:val="00CA4533"/>
    <w:rsid w:val="00CA4EED"/>
    <w:rsid w:val="00CA4EFD"/>
    <w:rsid w:val="00CA5524"/>
    <w:rsid w:val="00CA69DE"/>
    <w:rsid w:val="00CB0D01"/>
    <w:rsid w:val="00CB277F"/>
    <w:rsid w:val="00CB32F0"/>
    <w:rsid w:val="00CB42CF"/>
    <w:rsid w:val="00CC4862"/>
    <w:rsid w:val="00CC53C8"/>
    <w:rsid w:val="00CC58E0"/>
    <w:rsid w:val="00CC7708"/>
    <w:rsid w:val="00CC7F94"/>
    <w:rsid w:val="00CD0427"/>
    <w:rsid w:val="00CD0838"/>
    <w:rsid w:val="00CD0857"/>
    <w:rsid w:val="00CD1FD4"/>
    <w:rsid w:val="00CD3068"/>
    <w:rsid w:val="00CD4340"/>
    <w:rsid w:val="00CD6EEC"/>
    <w:rsid w:val="00CE1611"/>
    <w:rsid w:val="00CE1E8E"/>
    <w:rsid w:val="00CE2A49"/>
    <w:rsid w:val="00CE3628"/>
    <w:rsid w:val="00CE3E17"/>
    <w:rsid w:val="00CE63B5"/>
    <w:rsid w:val="00CE79B7"/>
    <w:rsid w:val="00CF17C1"/>
    <w:rsid w:val="00CF284E"/>
    <w:rsid w:val="00CF309E"/>
    <w:rsid w:val="00CF42F0"/>
    <w:rsid w:val="00CF560D"/>
    <w:rsid w:val="00CF620F"/>
    <w:rsid w:val="00CF646F"/>
    <w:rsid w:val="00CF69A8"/>
    <w:rsid w:val="00CF7926"/>
    <w:rsid w:val="00D01437"/>
    <w:rsid w:val="00D017C4"/>
    <w:rsid w:val="00D02D03"/>
    <w:rsid w:val="00D05C59"/>
    <w:rsid w:val="00D07BCC"/>
    <w:rsid w:val="00D13D1C"/>
    <w:rsid w:val="00D168AD"/>
    <w:rsid w:val="00D1742E"/>
    <w:rsid w:val="00D17A1D"/>
    <w:rsid w:val="00D17F6C"/>
    <w:rsid w:val="00D212C7"/>
    <w:rsid w:val="00D21830"/>
    <w:rsid w:val="00D22015"/>
    <w:rsid w:val="00D22495"/>
    <w:rsid w:val="00D22524"/>
    <w:rsid w:val="00D226BB"/>
    <w:rsid w:val="00D22DBD"/>
    <w:rsid w:val="00D231EC"/>
    <w:rsid w:val="00D26154"/>
    <w:rsid w:val="00D266A0"/>
    <w:rsid w:val="00D2749F"/>
    <w:rsid w:val="00D27B52"/>
    <w:rsid w:val="00D31917"/>
    <w:rsid w:val="00D3325A"/>
    <w:rsid w:val="00D340CA"/>
    <w:rsid w:val="00D34432"/>
    <w:rsid w:val="00D35B4B"/>
    <w:rsid w:val="00D35B77"/>
    <w:rsid w:val="00D35BFE"/>
    <w:rsid w:val="00D40960"/>
    <w:rsid w:val="00D47B65"/>
    <w:rsid w:val="00D500B5"/>
    <w:rsid w:val="00D518C2"/>
    <w:rsid w:val="00D53A7B"/>
    <w:rsid w:val="00D54308"/>
    <w:rsid w:val="00D55E6D"/>
    <w:rsid w:val="00D56887"/>
    <w:rsid w:val="00D574F4"/>
    <w:rsid w:val="00D5795B"/>
    <w:rsid w:val="00D57A14"/>
    <w:rsid w:val="00D57FA8"/>
    <w:rsid w:val="00D615BC"/>
    <w:rsid w:val="00D62087"/>
    <w:rsid w:val="00D6293E"/>
    <w:rsid w:val="00D636B5"/>
    <w:rsid w:val="00D65525"/>
    <w:rsid w:val="00D669DA"/>
    <w:rsid w:val="00D66B19"/>
    <w:rsid w:val="00D6778F"/>
    <w:rsid w:val="00D67982"/>
    <w:rsid w:val="00D70F5B"/>
    <w:rsid w:val="00D71857"/>
    <w:rsid w:val="00D72F78"/>
    <w:rsid w:val="00D74930"/>
    <w:rsid w:val="00D7566A"/>
    <w:rsid w:val="00D76370"/>
    <w:rsid w:val="00D7742F"/>
    <w:rsid w:val="00D779C4"/>
    <w:rsid w:val="00D77F6C"/>
    <w:rsid w:val="00D81F57"/>
    <w:rsid w:val="00D84CEC"/>
    <w:rsid w:val="00D851BF"/>
    <w:rsid w:val="00D87B5B"/>
    <w:rsid w:val="00D87E54"/>
    <w:rsid w:val="00D90BA3"/>
    <w:rsid w:val="00D9157C"/>
    <w:rsid w:val="00D91C37"/>
    <w:rsid w:val="00D92457"/>
    <w:rsid w:val="00D93B08"/>
    <w:rsid w:val="00D962D2"/>
    <w:rsid w:val="00DA0C7B"/>
    <w:rsid w:val="00DA0E05"/>
    <w:rsid w:val="00DB15E8"/>
    <w:rsid w:val="00DB3A4D"/>
    <w:rsid w:val="00DB3C88"/>
    <w:rsid w:val="00DB4992"/>
    <w:rsid w:val="00DB4AF6"/>
    <w:rsid w:val="00DB79B8"/>
    <w:rsid w:val="00DC3A3B"/>
    <w:rsid w:val="00DC5D76"/>
    <w:rsid w:val="00DC617C"/>
    <w:rsid w:val="00DD00F9"/>
    <w:rsid w:val="00DD03BA"/>
    <w:rsid w:val="00DD1CE5"/>
    <w:rsid w:val="00DD3220"/>
    <w:rsid w:val="00DD773B"/>
    <w:rsid w:val="00DE0E8D"/>
    <w:rsid w:val="00DE43E2"/>
    <w:rsid w:val="00DE69AA"/>
    <w:rsid w:val="00DE731E"/>
    <w:rsid w:val="00DF5342"/>
    <w:rsid w:val="00DF5411"/>
    <w:rsid w:val="00DF5483"/>
    <w:rsid w:val="00DF5D08"/>
    <w:rsid w:val="00DF6967"/>
    <w:rsid w:val="00DF6A67"/>
    <w:rsid w:val="00DF71CA"/>
    <w:rsid w:val="00E00484"/>
    <w:rsid w:val="00E008F4"/>
    <w:rsid w:val="00E0135B"/>
    <w:rsid w:val="00E02768"/>
    <w:rsid w:val="00E02880"/>
    <w:rsid w:val="00E036BA"/>
    <w:rsid w:val="00E03D06"/>
    <w:rsid w:val="00E04AAA"/>
    <w:rsid w:val="00E04D00"/>
    <w:rsid w:val="00E06745"/>
    <w:rsid w:val="00E07819"/>
    <w:rsid w:val="00E10076"/>
    <w:rsid w:val="00E104C3"/>
    <w:rsid w:val="00E11176"/>
    <w:rsid w:val="00E117DD"/>
    <w:rsid w:val="00E12D7A"/>
    <w:rsid w:val="00E13FEB"/>
    <w:rsid w:val="00E148CF"/>
    <w:rsid w:val="00E15179"/>
    <w:rsid w:val="00E155A9"/>
    <w:rsid w:val="00E17136"/>
    <w:rsid w:val="00E17D7F"/>
    <w:rsid w:val="00E20C58"/>
    <w:rsid w:val="00E21CF2"/>
    <w:rsid w:val="00E221A8"/>
    <w:rsid w:val="00E233FA"/>
    <w:rsid w:val="00E241C8"/>
    <w:rsid w:val="00E24CC8"/>
    <w:rsid w:val="00E302F2"/>
    <w:rsid w:val="00E304A3"/>
    <w:rsid w:val="00E305AB"/>
    <w:rsid w:val="00E310CA"/>
    <w:rsid w:val="00E33972"/>
    <w:rsid w:val="00E339A2"/>
    <w:rsid w:val="00E3693D"/>
    <w:rsid w:val="00E37034"/>
    <w:rsid w:val="00E3712B"/>
    <w:rsid w:val="00E404F8"/>
    <w:rsid w:val="00E41487"/>
    <w:rsid w:val="00E42227"/>
    <w:rsid w:val="00E42891"/>
    <w:rsid w:val="00E438CD"/>
    <w:rsid w:val="00E467C6"/>
    <w:rsid w:val="00E50269"/>
    <w:rsid w:val="00E50C57"/>
    <w:rsid w:val="00E535A8"/>
    <w:rsid w:val="00E53E99"/>
    <w:rsid w:val="00E55634"/>
    <w:rsid w:val="00E56C78"/>
    <w:rsid w:val="00E56DBB"/>
    <w:rsid w:val="00E612D6"/>
    <w:rsid w:val="00E61446"/>
    <w:rsid w:val="00E61651"/>
    <w:rsid w:val="00E61978"/>
    <w:rsid w:val="00E61A8E"/>
    <w:rsid w:val="00E63B14"/>
    <w:rsid w:val="00E650A3"/>
    <w:rsid w:val="00E671E0"/>
    <w:rsid w:val="00E707AC"/>
    <w:rsid w:val="00E71BC6"/>
    <w:rsid w:val="00E71E4E"/>
    <w:rsid w:val="00E73709"/>
    <w:rsid w:val="00E73EE4"/>
    <w:rsid w:val="00E75316"/>
    <w:rsid w:val="00E7751F"/>
    <w:rsid w:val="00E80195"/>
    <w:rsid w:val="00E8027C"/>
    <w:rsid w:val="00E812A3"/>
    <w:rsid w:val="00E84272"/>
    <w:rsid w:val="00E845F3"/>
    <w:rsid w:val="00E84BC3"/>
    <w:rsid w:val="00E859D5"/>
    <w:rsid w:val="00E85E3C"/>
    <w:rsid w:val="00E9041D"/>
    <w:rsid w:val="00E91554"/>
    <w:rsid w:val="00E91C50"/>
    <w:rsid w:val="00E9275D"/>
    <w:rsid w:val="00E92B25"/>
    <w:rsid w:val="00E94449"/>
    <w:rsid w:val="00E95DEF"/>
    <w:rsid w:val="00E961AC"/>
    <w:rsid w:val="00E97234"/>
    <w:rsid w:val="00E97F29"/>
    <w:rsid w:val="00EA432D"/>
    <w:rsid w:val="00EA5287"/>
    <w:rsid w:val="00EA605A"/>
    <w:rsid w:val="00EA6771"/>
    <w:rsid w:val="00EA69EA"/>
    <w:rsid w:val="00EA7E27"/>
    <w:rsid w:val="00EB05E6"/>
    <w:rsid w:val="00EB0A1E"/>
    <w:rsid w:val="00EB1DB1"/>
    <w:rsid w:val="00EB230E"/>
    <w:rsid w:val="00EB271E"/>
    <w:rsid w:val="00EB50E1"/>
    <w:rsid w:val="00EB6C47"/>
    <w:rsid w:val="00EB7DF6"/>
    <w:rsid w:val="00EC0B49"/>
    <w:rsid w:val="00EC1449"/>
    <w:rsid w:val="00EC14DE"/>
    <w:rsid w:val="00EC2A19"/>
    <w:rsid w:val="00EC2C05"/>
    <w:rsid w:val="00EC64EE"/>
    <w:rsid w:val="00EC6A3D"/>
    <w:rsid w:val="00EC703E"/>
    <w:rsid w:val="00EC7338"/>
    <w:rsid w:val="00ED077E"/>
    <w:rsid w:val="00ED1735"/>
    <w:rsid w:val="00ED1F4C"/>
    <w:rsid w:val="00ED22A1"/>
    <w:rsid w:val="00ED5413"/>
    <w:rsid w:val="00ED562D"/>
    <w:rsid w:val="00ED6835"/>
    <w:rsid w:val="00ED7173"/>
    <w:rsid w:val="00ED75B1"/>
    <w:rsid w:val="00EE0068"/>
    <w:rsid w:val="00EE0965"/>
    <w:rsid w:val="00EE0C04"/>
    <w:rsid w:val="00EE130E"/>
    <w:rsid w:val="00EE4083"/>
    <w:rsid w:val="00EE4792"/>
    <w:rsid w:val="00EE6536"/>
    <w:rsid w:val="00EE67B6"/>
    <w:rsid w:val="00EE6860"/>
    <w:rsid w:val="00EE6B45"/>
    <w:rsid w:val="00EE7228"/>
    <w:rsid w:val="00EE7D3F"/>
    <w:rsid w:val="00EF0A43"/>
    <w:rsid w:val="00EF10F1"/>
    <w:rsid w:val="00EF1518"/>
    <w:rsid w:val="00EF1B88"/>
    <w:rsid w:val="00EF3736"/>
    <w:rsid w:val="00EF3A4E"/>
    <w:rsid w:val="00EF585B"/>
    <w:rsid w:val="00F0005F"/>
    <w:rsid w:val="00F00D45"/>
    <w:rsid w:val="00F017DC"/>
    <w:rsid w:val="00F028FA"/>
    <w:rsid w:val="00F03D58"/>
    <w:rsid w:val="00F03E51"/>
    <w:rsid w:val="00F03E98"/>
    <w:rsid w:val="00F05075"/>
    <w:rsid w:val="00F05ECF"/>
    <w:rsid w:val="00F07C4B"/>
    <w:rsid w:val="00F10D44"/>
    <w:rsid w:val="00F11619"/>
    <w:rsid w:val="00F11930"/>
    <w:rsid w:val="00F13FA4"/>
    <w:rsid w:val="00F142CD"/>
    <w:rsid w:val="00F149A8"/>
    <w:rsid w:val="00F156B0"/>
    <w:rsid w:val="00F17112"/>
    <w:rsid w:val="00F20C09"/>
    <w:rsid w:val="00F21941"/>
    <w:rsid w:val="00F23292"/>
    <w:rsid w:val="00F24026"/>
    <w:rsid w:val="00F247AF"/>
    <w:rsid w:val="00F24D85"/>
    <w:rsid w:val="00F264A1"/>
    <w:rsid w:val="00F26E21"/>
    <w:rsid w:val="00F2760A"/>
    <w:rsid w:val="00F32E9C"/>
    <w:rsid w:val="00F3322D"/>
    <w:rsid w:val="00F34122"/>
    <w:rsid w:val="00F361AD"/>
    <w:rsid w:val="00F36623"/>
    <w:rsid w:val="00F3662C"/>
    <w:rsid w:val="00F42124"/>
    <w:rsid w:val="00F4402D"/>
    <w:rsid w:val="00F446B0"/>
    <w:rsid w:val="00F44D67"/>
    <w:rsid w:val="00F45581"/>
    <w:rsid w:val="00F46393"/>
    <w:rsid w:val="00F472E7"/>
    <w:rsid w:val="00F47881"/>
    <w:rsid w:val="00F479B7"/>
    <w:rsid w:val="00F506AB"/>
    <w:rsid w:val="00F50CF5"/>
    <w:rsid w:val="00F51ECA"/>
    <w:rsid w:val="00F54774"/>
    <w:rsid w:val="00F557CB"/>
    <w:rsid w:val="00F6000F"/>
    <w:rsid w:val="00F6105D"/>
    <w:rsid w:val="00F61261"/>
    <w:rsid w:val="00F61993"/>
    <w:rsid w:val="00F64CDD"/>
    <w:rsid w:val="00F6554F"/>
    <w:rsid w:val="00F65A72"/>
    <w:rsid w:val="00F70213"/>
    <w:rsid w:val="00F720CD"/>
    <w:rsid w:val="00F73726"/>
    <w:rsid w:val="00F73FBA"/>
    <w:rsid w:val="00F74169"/>
    <w:rsid w:val="00F743FB"/>
    <w:rsid w:val="00F75231"/>
    <w:rsid w:val="00F76080"/>
    <w:rsid w:val="00F7627B"/>
    <w:rsid w:val="00F779FE"/>
    <w:rsid w:val="00F81702"/>
    <w:rsid w:val="00F8339A"/>
    <w:rsid w:val="00F83E91"/>
    <w:rsid w:val="00F85F55"/>
    <w:rsid w:val="00F877F4"/>
    <w:rsid w:val="00F902A7"/>
    <w:rsid w:val="00F907F1"/>
    <w:rsid w:val="00F9185C"/>
    <w:rsid w:val="00F91922"/>
    <w:rsid w:val="00F91AE7"/>
    <w:rsid w:val="00F92D9F"/>
    <w:rsid w:val="00F96D15"/>
    <w:rsid w:val="00FA147D"/>
    <w:rsid w:val="00FA1F4C"/>
    <w:rsid w:val="00FA59F3"/>
    <w:rsid w:val="00FA7B6E"/>
    <w:rsid w:val="00FB1B85"/>
    <w:rsid w:val="00FB2E92"/>
    <w:rsid w:val="00FB2F42"/>
    <w:rsid w:val="00FB648B"/>
    <w:rsid w:val="00FB74C8"/>
    <w:rsid w:val="00FC10CC"/>
    <w:rsid w:val="00FC23F1"/>
    <w:rsid w:val="00FC4620"/>
    <w:rsid w:val="00FC46AB"/>
    <w:rsid w:val="00FC4AAE"/>
    <w:rsid w:val="00FC57CD"/>
    <w:rsid w:val="00FC59D0"/>
    <w:rsid w:val="00FC62D2"/>
    <w:rsid w:val="00FC6937"/>
    <w:rsid w:val="00FC7CEB"/>
    <w:rsid w:val="00FD0016"/>
    <w:rsid w:val="00FD308E"/>
    <w:rsid w:val="00FD3678"/>
    <w:rsid w:val="00FD3A45"/>
    <w:rsid w:val="00FD6100"/>
    <w:rsid w:val="00FD6BC0"/>
    <w:rsid w:val="00FD714A"/>
    <w:rsid w:val="00FD7877"/>
    <w:rsid w:val="00FE1FC0"/>
    <w:rsid w:val="00FE341C"/>
    <w:rsid w:val="00FE421D"/>
    <w:rsid w:val="00FE55E2"/>
    <w:rsid w:val="00FE5F22"/>
    <w:rsid w:val="00FF17B1"/>
    <w:rsid w:val="00FF2BCA"/>
    <w:rsid w:val="00FF2E54"/>
    <w:rsid w:val="00FF5B8A"/>
    <w:rsid w:val="00FF6573"/>
    <w:rsid w:val="00FF6D40"/>
    <w:rsid w:val="00FF76BB"/>
    <w:rsid w:val="00FF79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82B64"/>
  <w15:chartTrackingRefBased/>
  <w15:docId w15:val="{B9236E67-DB0F-447B-B5E0-74E52DB69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2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B03D2"/>
    <w:rPr>
      <w:sz w:val="16"/>
      <w:szCs w:val="16"/>
    </w:rPr>
  </w:style>
  <w:style w:type="paragraph" w:styleId="CommentText">
    <w:name w:val="annotation text"/>
    <w:basedOn w:val="Normal"/>
    <w:link w:val="CommentTextChar"/>
    <w:uiPriority w:val="99"/>
    <w:unhideWhenUsed/>
    <w:rsid w:val="000B03D2"/>
    <w:pPr>
      <w:spacing w:line="240" w:lineRule="auto"/>
    </w:pPr>
    <w:rPr>
      <w:sz w:val="20"/>
      <w:szCs w:val="20"/>
    </w:rPr>
  </w:style>
  <w:style w:type="character" w:customStyle="1" w:styleId="CommentTextChar">
    <w:name w:val="Comment Text Char"/>
    <w:basedOn w:val="DefaultParagraphFont"/>
    <w:link w:val="CommentText"/>
    <w:uiPriority w:val="99"/>
    <w:rsid w:val="000B03D2"/>
    <w:rPr>
      <w:sz w:val="20"/>
      <w:szCs w:val="20"/>
    </w:rPr>
  </w:style>
  <w:style w:type="paragraph" w:styleId="CommentSubject">
    <w:name w:val="annotation subject"/>
    <w:basedOn w:val="CommentText"/>
    <w:next w:val="CommentText"/>
    <w:link w:val="CommentSubjectChar"/>
    <w:uiPriority w:val="99"/>
    <w:semiHidden/>
    <w:unhideWhenUsed/>
    <w:rsid w:val="000B03D2"/>
    <w:rPr>
      <w:b/>
      <w:bCs/>
    </w:rPr>
  </w:style>
  <w:style w:type="character" w:customStyle="1" w:styleId="CommentSubjectChar">
    <w:name w:val="Comment Subject Char"/>
    <w:basedOn w:val="CommentTextChar"/>
    <w:link w:val="CommentSubject"/>
    <w:uiPriority w:val="99"/>
    <w:semiHidden/>
    <w:rsid w:val="000B03D2"/>
    <w:rPr>
      <w:b/>
      <w:bCs/>
      <w:sz w:val="20"/>
      <w:szCs w:val="20"/>
    </w:rPr>
  </w:style>
  <w:style w:type="paragraph" w:styleId="BalloonText">
    <w:name w:val="Balloon Text"/>
    <w:basedOn w:val="Normal"/>
    <w:link w:val="BalloonTextChar"/>
    <w:uiPriority w:val="99"/>
    <w:semiHidden/>
    <w:unhideWhenUsed/>
    <w:rsid w:val="000B03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03D2"/>
    <w:rPr>
      <w:rFonts w:ascii="Segoe UI" w:hAnsi="Segoe UI" w:cs="Segoe UI"/>
      <w:sz w:val="18"/>
      <w:szCs w:val="18"/>
    </w:rPr>
  </w:style>
  <w:style w:type="character" w:styleId="PlaceholderText">
    <w:name w:val="Placeholder Text"/>
    <w:basedOn w:val="DefaultParagraphFont"/>
    <w:uiPriority w:val="99"/>
    <w:semiHidden/>
    <w:rsid w:val="00AF283F"/>
    <w:rPr>
      <w:color w:val="808080"/>
    </w:rPr>
  </w:style>
  <w:style w:type="paragraph" w:customStyle="1" w:styleId="EndNoteBibliographyTitle">
    <w:name w:val="EndNote Bibliography Title"/>
    <w:basedOn w:val="Normal"/>
    <w:link w:val="EndNoteBibliographyTitleChar"/>
    <w:rsid w:val="00A75B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5BDE"/>
    <w:rPr>
      <w:rFonts w:ascii="Calibri" w:hAnsi="Calibri" w:cs="Calibri"/>
      <w:noProof/>
      <w:lang w:val="en-US"/>
    </w:rPr>
  </w:style>
  <w:style w:type="paragraph" w:customStyle="1" w:styleId="EndNoteBibliography">
    <w:name w:val="EndNote Bibliography"/>
    <w:basedOn w:val="Normal"/>
    <w:link w:val="EndNoteBibliographyChar"/>
    <w:rsid w:val="00A75BD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5BDE"/>
    <w:rPr>
      <w:rFonts w:ascii="Calibri" w:hAnsi="Calibri" w:cs="Calibri"/>
      <w:noProof/>
      <w:lang w:val="en-US"/>
    </w:rPr>
  </w:style>
  <w:style w:type="paragraph" w:styleId="Header">
    <w:name w:val="header"/>
    <w:basedOn w:val="Normal"/>
    <w:link w:val="HeaderChar"/>
    <w:uiPriority w:val="99"/>
    <w:unhideWhenUsed/>
    <w:rsid w:val="00CF64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46F"/>
  </w:style>
  <w:style w:type="paragraph" w:styleId="Footer">
    <w:name w:val="footer"/>
    <w:basedOn w:val="Normal"/>
    <w:link w:val="FooterChar"/>
    <w:uiPriority w:val="99"/>
    <w:unhideWhenUsed/>
    <w:rsid w:val="00CF64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646F"/>
  </w:style>
  <w:style w:type="character" w:styleId="LineNumber">
    <w:name w:val="line number"/>
    <w:basedOn w:val="DefaultParagraphFont"/>
    <w:uiPriority w:val="99"/>
    <w:semiHidden/>
    <w:unhideWhenUsed/>
    <w:rsid w:val="00F421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12782-87EC-40B3-998D-5A3D827B7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131</Words>
  <Characters>4065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Hautier</dc:creator>
  <cp:keywords/>
  <dc:description/>
  <cp:lastModifiedBy>Yann Hautier</cp:lastModifiedBy>
  <cp:revision>3</cp:revision>
  <dcterms:created xsi:type="dcterms:W3CDTF">2020-03-27T16:13:00Z</dcterms:created>
  <dcterms:modified xsi:type="dcterms:W3CDTF">2020-03-27T16:13:00Z</dcterms:modified>
</cp:coreProperties>
</file>